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F42A1A" w:rsidRDefault="00387176">
      <w:pPr>
        <w:jc w:val="left"/>
        <w:rPr>
          <w:b/>
          <w:color w:val="FF0000"/>
        </w:rPr>
      </w:pPr>
      <w:r w:rsidRPr="00F42A1A">
        <w:rPr>
          <w:rFonts w:hint="eastAsia"/>
          <w:b/>
          <w:color w:val="FF0000"/>
        </w:rPr>
        <w:t>Running title</w:t>
      </w:r>
    </w:p>
    <w:p w:rsidR="00D75A61" w:rsidRPr="00F42A1A" w:rsidRDefault="00D42777">
      <w:pPr>
        <w:jc w:val="center"/>
        <w:rPr>
          <w:color w:val="FF0000"/>
        </w:rPr>
      </w:pPr>
      <w:r w:rsidRPr="00F42A1A">
        <w:rPr>
          <w:rFonts w:hint="eastAsia"/>
          <w:color w:val="FF0000"/>
        </w:rPr>
        <w:t xml:space="preserve">Stable isotope analysis reveals consistent </w:t>
      </w:r>
      <w:r w:rsidR="002665E7" w:rsidRPr="00F42A1A">
        <w:rPr>
          <w:rFonts w:hint="eastAsia"/>
          <w:color w:val="FF0000"/>
        </w:rPr>
        <w:t>pest consumption</w:t>
      </w:r>
      <w:r w:rsidR="000B44A7" w:rsidRPr="00F42A1A">
        <w:rPr>
          <w:rFonts w:hint="eastAsia"/>
          <w:color w:val="FF0000"/>
        </w:rPr>
        <w:t xml:space="preserve"> by</w:t>
      </w:r>
      <w:r w:rsidRPr="00F42A1A">
        <w:rPr>
          <w:rFonts w:hint="eastAsia"/>
          <w:color w:val="FF0000"/>
        </w:rPr>
        <w:t xml:space="preserve"> </w:t>
      </w:r>
      <w:r w:rsidR="006C5863" w:rsidRPr="00F42A1A">
        <w:rPr>
          <w:rFonts w:hint="eastAsia"/>
          <w:color w:val="FF0000"/>
        </w:rPr>
        <w:t xml:space="preserve">generalist </w:t>
      </w:r>
      <w:r w:rsidR="00C11CDB" w:rsidRPr="00F42A1A">
        <w:rPr>
          <w:rFonts w:hint="eastAsia"/>
          <w:color w:val="FF0000"/>
        </w:rPr>
        <w:t xml:space="preserve">arthropod </w:t>
      </w:r>
      <w:r w:rsidRPr="00F42A1A">
        <w:rPr>
          <w:rFonts w:hint="eastAsia"/>
          <w:color w:val="FF0000"/>
        </w:rPr>
        <w:t>predators (ladybeetles and spiders) in rice farms</w:t>
      </w:r>
    </w:p>
    <w:p w:rsidR="00D75A61" w:rsidRPr="00F42A1A" w:rsidRDefault="00B545C0">
      <w:pPr>
        <w:pStyle w:val="a3"/>
        <w:numPr>
          <w:ilvl w:val="0"/>
          <w:numId w:val="20"/>
        </w:numPr>
        <w:jc w:val="left"/>
        <w:rPr>
          <w:color w:val="FF0000"/>
        </w:rPr>
      </w:pPr>
      <w:r w:rsidRPr="00F42A1A">
        <w:rPr>
          <w:color w:val="FF0000"/>
        </w:rPr>
        <w:t>A predator in need is a predator indeed</w:t>
      </w:r>
    </w:p>
    <w:p w:rsidR="00D75A61" w:rsidRPr="00F42A1A" w:rsidRDefault="00B545C0">
      <w:pPr>
        <w:pStyle w:val="a3"/>
        <w:numPr>
          <w:ilvl w:val="0"/>
          <w:numId w:val="20"/>
        </w:numPr>
        <w:jc w:val="left"/>
        <w:rPr>
          <w:color w:val="FF0000"/>
        </w:rPr>
      </w:pPr>
      <w:r w:rsidRPr="00F42A1A">
        <w:rPr>
          <w:color w:val="FF0000"/>
        </w:rPr>
        <w:t>Generalist predators are specialists when things matter (during high pest density)</w:t>
      </w:r>
    </w:p>
    <w:p w:rsidR="00D75A61" w:rsidRPr="00CA37AF" w:rsidRDefault="00D75A61">
      <w:pPr>
        <w:jc w:val="left"/>
        <w:rPr>
          <w:b/>
        </w:rPr>
      </w:pPr>
    </w:p>
    <w:p w:rsidR="00D75A61" w:rsidRPr="00F337D1" w:rsidRDefault="00387176">
      <w:pPr>
        <w:jc w:val="left"/>
        <w:rPr>
          <w:b/>
          <w:color w:val="FF0000"/>
        </w:rPr>
      </w:pPr>
      <w:r w:rsidRPr="00F337D1">
        <w:rPr>
          <w:rFonts w:hint="eastAsia"/>
          <w:b/>
          <w:color w:val="FF0000"/>
        </w:rPr>
        <w:t>Abstract</w:t>
      </w:r>
    </w:p>
    <w:p w:rsidR="00C84018" w:rsidRPr="00F337D1" w:rsidRDefault="00A830F2">
      <w:pPr>
        <w:pStyle w:val="a3"/>
        <w:numPr>
          <w:ilvl w:val="0"/>
          <w:numId w:val="21"/>
        </w:numPr>
        <w:jc w:val="left"/>
        <w:rPr>
          <w:color w:val="FF0000"/>
        </w:rPr>
      </w:pPr>
      <w:r w:rsidRPr="00F337D1">
        <w:rPr>
          <w:color w:val="FF0000"/>
        </w:rPr>
        <w:t xml:space="preserve">3 years of field data, </w:t>
      </w:r>
      <w:r w:rsidR="00CA37AF" w:rsidRPr="00F337D1">
        <w:rPr>
          <w:rFonts w:hint="eastAsia"/>
          <w:color w:val="FF0000"/>
        </w:rPr>
        <w:t>over 1,000</w:t>
      </w:r>
      <w:r w:rsidRPr="00F337D1">
        <w:rPr>
          <w:color w:val="FF0000"/>
        </w:rPr>
        <w:t xml:space="preserve"> stable isotope samples </w:t>
      </w:r>
    </w:p>
    <w:p w:rsidR="00686574" w:rsidRPr="00F337D1" w:rsidRDefault="00686574" w:rsidP="00686574">
      <w:pPr>
        <w:pStyle w:val="a3"/>
        <w:numPr>
          <w:ilvl w:val="0"/>
          <w:numId w:val="21"/>
        </w:numPr>
        <w:jc w:val="left"/>
        <w:rPr>
          <w:color w:val="FF0000"/>
        </w:rPr>
      </w:pPr>
      <w:r w:rsidRPr="00F337D1">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rsidR="0001020D" w:rsidRDefault="0001020D">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674429"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674429" w:rsidRPr="00316D0F">
        <w:fldChar w:fldCharType="separate"/>
      </w:r>
      <w:r w:rsidR="00B427AC" w:rsidRPr="00316D0F">
        <w:rPr>
          <w:noProof/>
        </w:rPr>
        <w:t>(Huang and Yang 1987)</w:t>
      </w:r>
      <w:r w:rsidR="00674429"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674429">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674429">
        <w:fldChar w:fldCharType="separate"/>
      </w:r>
      <w:r w:rsidR="00AB7B53">
        <w:rPr>
          <w:noProof/>
        </w:rPr>
        <w:t>(Geiger et al. 2010, Kehoe et al. 2017)</w:t>
      </w:r>
      <w:r w:rsidR="00674429">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674429">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674429">
        <w:fldChar w:fldCharType="separate"/>
      </w:r>
      <w:r w:rsidR="00AB7B53">
        <w:rPr>
          <w:noProof/>
        </w:rPr>
        <w:t>(Campbell et al. 2017)</w:t>
      </w:r>
      <w:r w:rsidR="00674429">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674429">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674429">
        <w:fldChar w:fldCharType="separate"/>
      </w:r>
      <w:r w:rsidR="00AB7B53">
        <w:rPr>
          <w:noProof/>
        </w:rPr>
        <w:t>(Gomiero et al. 2011)</w:t>
      </w:r>
      <w:r w:rsidR="00674429">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674429">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674429">
        <w:fldChar w:fldCharType="separate"/>
      </w:r>
      <w:r w:rsidR="003913A1">
        <w:rPr>
          <w:noProof/>
        </w:rPr>
        <w:t>(EC 2020)</w:t>
      </w:r>
      <w:r w:rsidR="00674429">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1C484E" w:rsidRDefault="00807074">
      <w:pPr>
        <w:jc w:val="left"/>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w:t>
      </w:r>
      <w:r w:rsidR="0039689D" w:rsidRPr="008E1400">
        <w:rPr>
          <w:rFonts w:hint="eastAsia"/>
          <w:color w:val="000000" w:themeColor="text1"/>
        </w:rPr>
        <w:lastRenderedPageBreak/>
        <w:t>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674429"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74429" w:rsidRPr="00E63119">
        <w:rPr>
          <w:color w:val="000000" w:themeColor="text1"/>
        </w:rPr>
        <w:fldChar w:fldCharType="separate"/>
      </w:r>
      <w:r w:rsidR="006C3645" w:rsidRPr="00E63119">
        <w:rPr>
          <w:noProof/>
          <w:color w:val="000000" w:themeColor="text1"/>
        </w:rPr>
        <w:t>(Stiling and Cornelissen 2005)</w:t>
      </w:r>
      <w:r w:rsidR="00674429"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674429">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 </w:instrText>
      </w:r>
      <w:r w:rsidR="00674429">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DATA </w:instrText>
      </w:r>
      <w:r w:rsidR="00674429">
        <w:rPr>
          <w:color w:val="000000" w:themeColor="text1"/>
        </w:rPr>
      </w:r>
      <w:r w:rsidR="00674429">
        <w:rPr>
          <w:color w:val="000000" w:themeColor="text1"/>
        </w:rPr>
        <w:fldChar w:fldCharType="end"/>
      </w:r>
      <w:r w:rsidR="00674429">
        <w:rPr>
          <w:color w:val="000000" w:themeColor="text1"/>
        </w:rPr>
      </w:r>
      <w:r w:rsidR="00674429">
        <w:rPr>
          <w:color w:val="000000" w:themeColor="text1"/>
        </w:rPr>
        <w:fldChar w:fldCharType="separate"/>
      </w:r>
      <w:r w:rsidR="004F2F24">
        <w:rPr>
          <w:noProof/>
          <w:color w:val="000000" w:themeColor="text1"/>
        </w:rPr>
        <w:t>(Symondson et al. 2002, Stiling and Cornelissen 2005, Michalko et al. 2019b, Hsu et al. 2021)</w:t>
      </w:r>
      <w:r w:rsidR="00674429">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674429"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674429" w:rsidRPr="0076569B">
        <w:rPr>
          <w:color w:val="000000" w:themeColor="text1"/>
        </w:rPr>
        <w:fldChar w:fldCharType="separate"/>
      </w:r>
      <w:r w:rsidR="0086784F" w:rsidRPr="0076569B">
        <w:rPr>
          <w:noProof/>
          <w:color w:val="000000" w:themeColor="text1"/>
        </w:rPr>
        <w:t>(Symondson et al. 2002)</w:t>
      </w:r>
      <w:r w:rsidR="00674429"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674429"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74429" w:rsidRPr="0076569B">
        <w:rPr>
          <w:color w:val="000000" w:themeColor="text1"/>
        </w:rPr>
        <w:fldChar w:fldCharType="separate"/>
      </w:r>
      <w:r w:rsidR="0086784F" w:rsidRPr="0076569B">
        <w:rPr>
          <w:noProof/>
          <w:color w:val="000000" w:themeColor="text1"/>
        </w:rPr>
        <w:t>(Stiling and Cornelissen 2005)</w:t>
      </w:r>
      <w:r w:rsidR="00674429" w:rsidRPr="0076569B">
        <w:rPr>
          <w:color w:val="000000" w:themeColor="text1"/>
        </w:rPr>
        <w:fldChar w:fldCharType="end"/>
      </w:r>
      <w:r w:rsidR="0086784F" w:rsidRPr="0076569B">
        <w:rPr>
          <w:rFonts w:hint="eastAsia"/>
          <w:color w:val="000000" w:themeColor="text1"/>
        </w:rPr>
        <w:t>.</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674429"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674429"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674429" w:rsidRPr="00AC251C">
        <w:fldChar w:fldCharType="end"/>
      </w:r>
      <w:r w:rsidR="00674429" w:rsidRPr="00AC251C">
        <w:fldChar w:fldCharType="separate"/>
      </w:r>
      <w:r w:rsidR="00F92EC7" w:rsidRPr="00AC251C">
        <w:rPr>
          <w:noProof/>
        </w:rPr>
        <w:t>(Eitzinger and Traugott 2011, Ingrao et al. 2017, Albertini et al. 2018)</w:t>
      </w:r>
      <w:r w:rsidR="00674429"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674429"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74429" w:rsidRPr="00FE7577">
        <w:fldChar w:fldCharType="separate"/>
      </w:r>
      <w:r w:rsidR="00FE7577" w:rsidRPr="00FE7577">
        <w:rPr>
          <w:noProof/>
        </w:rPr>
        <w:t>(Hsu et al. 2021)</w:t>
      </w:r>
      <w:r w:rsidR="00674429"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674429" w:rsidRPr="00AC251C">
        <w:fldChar w:fldCharType="begin"/>
      </w:r>
      <w:r w:rsidR="004F2F24">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74429" w:rsidRPr="00AC251C">
        <w:fldChar w:fldCharType="separate"/>
      </w:r>
      <w:r w:rsidR="004F2F24">
        <w:rPr>
          <w:noProof/>
        </w:rPr>
        <w:t>(Michalko et al. 2019b)</w:t>
      </w:r>
      <w:r w:rsidR="00674429"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lastRenderedPageBreak/>
        <w:t>biocontrol agent</w:t>
      </w:r>
      <w:r w:rsidR="008F6DF5" w:rsidRPr="00071CCE">
        <w:t>s</w:t>
      </w:r>
      <w:r w:rsidR="00FA76F7" w:rsidRPr="00071CCE">
        <w:rPr>
          <w:rFonts w:hint="eastAsia"/>
        </w:rPr>
        <w:t xml:space="preserve"> </w:t>
      </w:r>
      <w:r w:rsidR="00674429" w:rsidRPr="00071CC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 </w:instrText>
      </w:r>
      <w:r w:rsidR="00674429">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DATA </w:instrText>
      </w:r>
      <w:r w:rsidR="00674429">
        <w:fldChar w:fldCharType="end"/>
      </w:r>
      <w:r w:rsidR="00674429" w:rsidRPr="00071CCE">
        <w:fldChar w:fldCharType="separate"/>
      </w:r>
      <w:r w:rsidR="004F2F24">
        <w:rPr>
          <w:noProof/>
        </w:rPr>
        <w:t>(Symondson et al. 2002, Krey et al. 2017, Michalko et al. 2019b)</w:t>
      </w:r>
      <w:r w:rsidR="00674429"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674429">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674429">
        <w:fldChar w:fldCharType="separate"/>
      </w:r>
      <w:r w:rsidR="005928EA">
        <w:rPr>
          <w:noProof/>
        </w:rPr>
        <w:t>(Settle et al. 1996, Dominik et al. 2018)</w:t>
      </w:r>
      <w:r w:rsidR="00674429">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83137F" w:rsidRPr="005E54CC" w:rsidRDefault="000172F2" w:rsidP="0083137F">
      <w:pPr>
        <w:jc w:val="left"/>
      </w:pPr>
      <w:r w:rsidRPr="00912505">
        <w:rPr>
          <w:rFonts w:hint="eastAsia"/>
        </w:rPr>
        <w:tab/>
      </w:r>
      <w:r w:rsidR="004F4F66" w:rsidRPr="00912505">
        <w:t xml:space="preserve">To better understand the underlying mechanisms for </w:t>
      </w:r>
      <w:r w:rsidR="001D57CE" w:rsidRPr="00912505">
        <w:t xml:space="preserve">the biocontrol effect of generalist predators, we also need to examine how various abiotic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trophic interactions </w:t>
      </w:r>
      <w:r w:rsidR="00674429"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74429" w:rsidRPr="00A114FB">
        <w:fldChar w:fldCharType="separate"/>
      </w:r>
      <w:r w:rsidR="0083137F" w:rsidRPr="00A114FB">
        <w:rPr>
          <w:noProof/>
        </w:rPr>
        <w:t>(Roubinet et al. 2017)</w:t>
      </w:r>
      <w:r w:rsidR="00674429"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674429"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674429" w:rsidRPr="00A114FB">
        <w:fldChar w:fldCharType="separate"/>
      </w:r>
      <w:r w:rsidR="0083137F" w:rsidRPr="00A114FB">
        <w:rPr>
          <w:noProof/>
        </w:rPr>
        <w:t>(Birkhofer et al. 2011)</w:t>
      </w:r>
      <w:r w:rsidR="00674429"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674429"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674429" w:rsidRPr="00A114FB">
        <w:fldChar w:fldCharType="separate"/>
      </w:r>
      <w:r w:rsidR="0083137F" w:rsidRPr="00A114FB">
        <w:rPr>
          <w:noProof/>
        </w:rPr>
        <w:t>(Bengtsson et al. 2005)</w:t>
      </w:r>
      <w:r w:rsidR="00674429"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674429">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74429">
        <w:fldChar w:fldCharType="separate"/>
      </w:r>
      <w:r w:rsidR="00FE7577">
        <w:rPr>
          <w:noProof/>
        </w:rPr>
        <w:t>(Hsu et al. 2021)</w:t>
      </w:r>
      <w:r w:rsidR="00674429">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w:t>
      </w:r>
      <w:r w:rsidR="00B559BB">
        <w:lastRenderedPageBreak/>
        <w:t>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674429" w:rsidRPr="00A114FB">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 </w:instrText>
      </w:r>
      <w:r w:rsidR="00674429">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DATA </w:instrText>
      </w:r>
      <w:r w:rsidR="00674429">
        <w:fldChar w:fldCharType="end"/>
      </w:r>
      <w:r w:rsidR="00674429" w:rsidRPr="00A114FB">
        <w:fldChar w:fldCharType="separate"/>
      </w:r>
      <w:r w:rsidR="001E1B97">
        <w:rPr>
          <w:noProof/>
        </w:rPr>
        <w:t>(Hardin et al. 1995, Settle et al. 1996, Birkhofer et al. 2008a, Guedes et al. 2016)</w:t>
      </w:r>
      <w:r w:rsidR="00674429"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674429">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74429">
        <w:fldChar w:fldCharType="separate"/>
      </w:r>
      <w:r w:rsidR="00D20264">
        <w:rPr>
          <w:noProof/>
        </w:rPr>
        <w:t>(Roubinet et al. 2017)</w:t>
      </w:r>
      <w:r w:rsidR="00674429">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674429"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 </w:instrText>
      </w:r>
      <w:r w:rsidR="00674429">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DATA </w:instrText>
      </w:r>
      <w:r w:rsidR="00674429">
        <w:fldChar w:fldCharType="end"/>
      </w:r>
      <w:r w:rsidR="00674429" w:rsidRPr="00A114FB">
        <w:fldChar w:fldCharType="separate"/>
      </w:r>
      <w:r w:rsidR="008C4671">
        <w:rPr>
          <w:noProof/>
        </w:rPr>
        <w:t>(Wise et al. 2006, Kuusk and Ekbom 2012, Eitzinger et al. 2019)</w:t>
      </w:r>
      <w:r w:rsidR="00674429"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674429"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 </w:instrText>
      </w:r>
      <w:r w:rsidR="00674429">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DATA </w:instrText>
      </w:r>
      <w:r w:rsidR="00674429">
        <w:fldChar w:fldCharType="end"/>
      </w:r>
      <w:r w:rsidR="00674429" w:rsidRPr="005E54CC">
        <w:fldChar w:fldCharType="separate"/>
      </w:r>
      <w:r w:rsidR="00E76641">
        <w:rPr>
          <w:noProof/>
        </w:rPr>
        <w:t>(Altieri and Letourneau 1982, Altieri 1999, Barbosa and Castellanos 2005, Diehl et al. 2013, Lichtenberg et al. 2017)</w:t>
      </w:r>
      <w:r w:rsidR="00674429"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rsidR="00894950" w:rsidRDefault="00C3646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and 3) investigate how abiotic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biocontrol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 xml:space="preserve">seedling, </w:t>
      </w:r>
      <w:proofErr w:type="spellStart"/>
      <w:r w:rsidR="00567E5C" w:rsidRPr="002E6BA9">
        <w:t>tillering</w:t>
      </w:r>
      <w:proofErr w:type="spellEnd"/>
      <w:r w:rsidR="00567E5C" w:rsidRPr="002E6BA9">
        <w:t>, flowering, and ripening stages</w:t>
      </w:r>
      <w:r w:rsidR="00593DE5">
        <w:t>)</w:t>
      </w:r>
      <w:r w:rsidR="00567E5C">
        <w:t xml:space="preserve"> in </w:t>
      </w:r>
      <w:r w:rsidR="00567E5C" w:rsidRPr="002E6BA9">
        <w:t>Miaoli</w:t>
      </w:r>
      <w:r w:rsidR="00567E5C">
        <w:t xml:space="preserve"> County</w:t>
      </w:r>
      <w:r w:rsidR="00567E5C" w:rsidRPr="002E6BA9">
        <w:t xml:space="preserve">, </w:t>
      </w:r>
      <w:r w:rsidR="00567E5C">
        <w:t xml:space="preserve">Taiwan </w:t>
      </w:r>
      <w:r w:rsidR="006C08FD">
        <w:t xml:space="preserve">and </w:t>
      </w:r>
      <w:r w:rsidR="00567E5C">
        <w:t xml:space="preserve">from 2017 to </w:t>
      </w:r>
      <w:r w:rsidR="00567E5C">
        <w:lastRenderedPageBreak/>
        <w:t>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abiotic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trophic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674429"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674429"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674429" w:rsidRPr="0024789C">
        <w:fldChar w:fldCharType="end"/>
      </w:r>
      <w:r w:rsidR="00674429" w:rsidRPr="0024789C">
        <w:fldChar w:fldCharType="separate"/>
      </w:r>
      <w:r w:rsidR="000B4181" w:rsidRPr="0024789C">
        <w:rPr>
          <w:noProof/>
        </w:rPr>
        <w:t>(Post 2002, Boecklen et al. 2011, Layman et al. 2012)</w:t>
      </w:r>
      <w:r w:rsidR="00674429"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674429"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674429" w:rsidRPr="0024789C">
        <w:fldChar w:fldCharType="separate"/>
      </w:r>
      <w:r w:rsidR="000B4181" w:rsidRPr="0024789C">
        <w:rPr>
          <w:noProof/>
        </w:rPr>
        <w:t>(Newton 2016)</w:t>
      </w:r>
      <w:r w:rsidR="00674429"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proofErr w:type="spellStart"/>
      <w:r w:rsidR="00780966">
        <w:t>tillering</w:t>
      </w:r>
      <w:proofErr w:type="spellEnd"/>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proofErr w:type="spellStart"/>
      <w:r w:rsidR="00E95FE8">
        <w:t>i</w:t>
      </w:r>
      <w:proofErr w:type="spellEnd"/>
      <w:r w:rsidR="00E95FE8">
        <w:t>)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w:t>
      </w:r>
      <w:proofErr w:type="spellStart"/>
      <w:r w:rsidR="00D17707">
        <w:t>biocontrol</w:t>
      </w:r>
      <w:proofErr w:type="spellEnd"/>
      <w:r w:rsidR="00D17707">
        <w:t xml:space="preserve">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 xml:space="preserve">To promote sustainable agriculture, we encourage studies to investigate if generalist predators may </w:t>
      </w:r>
      <w:r w:rsidR="00B938E4">
        <w:lastRenderedPageBreak/>
        <w:t>commonly function as “specialist</w:t>
      </w:r>
      <w:r w:rsidR="001C1520">
        <w:rPr>
          <w:rFonts w:hint="eastAsia"/>
        </w:rPr>
        <w:t xml:space="preserve"> p</w:t>
      </w:r>
      <w:r w:rsidR="001C1520">
        <w:t>redators” of crop pest</w:t>
      </w:r>
      <w:r w:rsidR="00686574">
        <w:t>s</w:t>
      </w:r>
      <w:r w:rsidR="00E95FE8">
        <w:t xml:space="preserve"> </w:t>
      </w:r>
      <w:r w:rsidR="001C1520">
        <w:t>in various agro-ecosystems.</w:t>
      </w:r>
    </w:p>
    <w:p w:rsidR="00B90E02" w:rsidRDefault="001C1520" w:rsidP="005D3DA3">
      <w:pPr>
        <w:jc w:val="left"/>
      </w:pPr>
      <w:r>
        <w:t xml:space="preserve"> </w:t>
      </w:r>
      <w:r w:rsidR="00B938E4">
        <w:t xml:space="preserve"> </w:t>
      </w:r>
      <w:r w:rsidR="00D17707">
        <w:t xml:space="preserve"> </w:t>
      </w:r>
    </w:p>
    <w:p w:rsidR="00D75A61" w:rsidRPr="00C52EB8" w:rsidRDefault="00EC0E62" w:rsidP="00894950">
      <w:pPr>
        <w:rPr>
          <w:b/>
        </w:rPr>
      </w:pPr>
      <w:r w:rsidRPr="00C52EB8">
        <w:rPr>
          <w:rFonts w:hint="eastAsia"/>
          <w:b/>
        </w:rPr>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rganic fertilizers (manure; 2-3 applications/crop season) and natural pesticides (tea sapon</w:t>
      </w:r>
      <w:r w:rsidR="0019769D">
        <w:t>ins;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proofErr w:type="spellStart"/>
      <w:r w:rsidR="00300464" w:rsidRPr="0019769D">
        <w:t>tillering</w:t>
      </w:r>
      <w:proofErr w:type="spellEnd"/>
      <w:r w:rsidR="00300464" w:rsidRPr="0019769D">
        <w:t>,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674429">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74429">
        <w:fldChar w:fldCharType="separate"/>
      </w:r>
      <w:r w:rsidR="00827566">
        <w:rPr>
          <w:noProof/>
        </w:rPr>
        <w:t>(Hsu et al. 2021)</w:t>
      </w:r>
      <w:r w:rsidR="00674429">
        <w:fldChar w:fldCharType="end"/>
      </w:r>
      <w:r w:rsidR="006570CA" w:rsidRPr="0019769D">
        <w:t>.</w:t>
      </w:r>
    </w:p>
    <w:p w:rsidR="00940299" w:rsidRDefault="0027670F" w:rsidP="008A2587">
      <w:pPr>
        <w:pStyle w:val="a3"/>
        <w:ind w:left="0"/>
        <w:jc w:val="left"/>
      </w:pPr>
      <w:r>
        <w:rPr>
          <w:rFonts w:hint="eastAsia"/>
        </w:rPr>
        <w:tab/>
      </w:r>
      <w:r w:rsidR="00830253">
        <w:rPr>
          <w:rFonts w:hint="eastAsia"/>
        </w:rPr>
        <w:t xml:space="preserve"> </w:t>
      </w:r>
    </w:p>
    <w:p w:rsidR="006E7FB3" w:rsidRPr="008D2684" w:rsidRDefault="00E448E3" w:rsidP="00940299">
      <w:pPr>
        <w:pStyle w:val="a3"/>
        <w:ind w:left="0"/>
        <w:jc w:val="center"/>
        <w:rPr>
          <w:i/>
        </w:rPr>
      </w:pPr>
      <w:r w:rsidRPr="008D2684">
        <w:rPr>
          <w:rFonts w:hint="eastAsia"/>
          <w:i/>
        </w:rPr>
        <w:t>Stable isotope analysis of arthropod samples</w:t>
      </w:r>
    </w:p>
    <w:p w:rsidR="003E7ADF" w:rsidRPr="008D2684" w:rsidRDefault="00586963" w:rsidP="006E7FB3">
      <w:r w:rsidRPr="008D2684">
        <w:rPr>
          <w:rFonts w:hint="eastAsia"/>
        </w:rPr>
        <w:lastRenderedPageBreak/>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had low biomass, </w:t>
      </w:r>
      <w:r w:rsidR="003E7ADF" w:rsidRPr="008D2684">
        <w:t xml:space="preserve">several </w:t>
      </w:r>
      <w:r w:rsidR="00256ECB" w:rsidRPr="008D2684">
        <w:t>conspecifics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Europa ANCA-GSL elemental analyzer interfaced to a PDZ Europa 20-20 isotope ratio mass spectrometer (</w:t>
      </w:r>
      <w:proofErr w:type="spellStart"/>
      <w:r w:rsidR="003E7ADF" w:rsidRPr="008D2684">
        <w:t>Sercon</w:t>
      </w:r>
      <w:proofErr w:type="spellEnd"/>
      <w:r w:rsidR="003E7ADF" w:rsidRPr="008D2684">
        <w:t xml:space="preserve"> Ltd., Cheshire, UK). The</w:t>
      </w:r>
      <w:r w:rsidR="00862747" w:rsidRPr="008D2684">
        <w:t xml:space="preserve"> standards for carbon and nitrogen stable isotope ratios were Vienna </w:t>
      </w:r>
      <w:proofErr w:type="spellStart"/>
      <w:r w:rsidR="00862747" w:rsidRPr="008D2684">
        <w:t>PeeDee</w:t>
      </w:r>
      <w:proofErr w:type="spellEnd"/>
      <w:r w:rsidR="00862747" w:rsidRPr="008D2684">
        <w:t xml:space="preserve"> </w:t>
      </w:r>
      <w:proofErr w:type="spellStart"/>
      <w:r w:rsidR="00862747" w:rsidRPr="008D2684">
        <w:t>Beleminte</w:t>
      </w:r>
      <w:proofErr w:type="spellEnd"/>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were expressed in per mil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rsidR="005B03F0" w:rsidRPr="008B33F5" w:rsidRDefault="00C92888" w:rsidP="005B03F0">
      <w:r w:rsidRPr="00155CC6">
        <w:rPr>
          <w:rFonts w:hint="eastAsia"/>
        </w:rPr>
        <w:tab/>
      </w:r>
      <w:r w:rsidR="00F66BBC" w:rsidRPr="00D41DCA">
        <w:t xml:space="preserve">A trophic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 xml:space="preserve">basic component of food webs (Root 1967, Hawkins and </w:t>
      </w:r>
      <w:proofErr w:type="spellStart"/>
      <w:r w:rsidR="00F66BBC" w:rsidRPr="00D41DCA">
        <w:t>Macmahon</w:t>
      </w:r>
      <w:proofErr w:type="spellEnd"/>
      <w:r w:rsidR="00F66BBC" w:rsidRPr="00D41DCA">
        <w:t xml:space="preserve">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674429"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674429" w:rsidRPr="00C62712">
        <w:fldChar w:fldCharType="separate"/>
      </w:r>
      <w:r w:rsidR="00C62712" w:rsidRPr="00C62712">
        <w:rPr>
          <w:noProof/>
        </w:rPr>
        <w:t>(Blondel 2003)</w:t>
      </w:r>
      <w:r w:rsidR="00674429"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trophic guilds based on their diet</w:t>
      </w:r>
      <w:r w:rsidR="005B03F0" w:rsidRPr="00D41DCA">
        <w:rPr>
          <w:rFonts w:hint="eastAsia"/>
        </w:rPr>
        <w:t>ary information and isotope signatures</w:t>
      </w:r>
      <w:r w:rsidR="00155CC6" w:rsidRPr="00D41DCA">
        <w:rPr>
          <w:rFonts w:hint="eastAsia"/>
        </w:rPr>
        <w:t xml:space="preserve"> </w:t>
      </w:r>
      <w:r w:rsidR="00674429">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74429">
        <w:fldChar w:fldCharType="separate"/>
      </w:r>
      <w:r w:rsidR="00854D2E">
        <w:rPr>
          <w:noProof/>
        </w:rPr>
        <w:t>(see Hsu et al. [2021] for more details)</w:t>
      </w:r>
      <w:r w:rsidR="00674429">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planthoppers,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xml:space="preserve">” consisted of herbivorous species </w:t>
      </w:r>
      <w:r w:rsidR="005B03F0" w:rsidRPr="008B33F5">
        <w:lastRenderedPageBreak/>
        <w:t>with</w:t>
      </w:r>
      <w:r w:rsidR="005B03F0" w:rsidRPr="008B33F5">
        <w:rPr>
          <w:rFonts w:hint="eastAsia"/>
        </w:rPr>
        <w:t xml:space="preserve">out </w:t>
      </w:r>
      <w:r w:rsidR="005B03F0" w:rsidRPr="008B33F5">
        <w:t>direct trophic association with rice plants</w:t>
      </w:r>
      <w:r w:rsidR="005B03F0" w:rsidRPr="008B33F5">
        <w:rPr>
          <w:rFonts w:hint="eastAsia"/>
        </w:rPr>
        <w:t>, including grasshoppers and leaf beetles. (4)</w:t>
      </w:r>
      <w:r w:rsidR="005B03F0" w:rsidRPr="008B33F5">
        <w:t xml:space="preserve"> “</w:t>
      </w:r>
      <w:r w:rsidR="005B03F0" w:rsidRPr="008B33F5">
        <w:rPr>
          <w:rFonts w:hint="eastAsia"/>
        </w:rPr>
        <w:t>D</w:t>
      </w:r>
      <w:r w:rsidR="005B03F0" w:rsidRPr="008B33F5">
        <w:t>etritivore</w:t>
      </w:r>
      <w:r w:rsidR="005B03F0" w:rsidRPr="008B33F5">
        <w:rPr>
          <w:rFonts w:hint="eastAsia"/>
        </w:rPr>
        <w:t>s</w:t>
      </w:r>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trophic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did not consider other trophic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674429">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674429">
        <w:fldChar w:fldCharType="separate"/>
      </w:r>
      <w:r w:rsidR="00700621">
        <w:rPr>
          <w:noProof/>
        </w:rPr>
        <w:t>(Stock and Semmens 2017)</w:t>
      </w:r>
      <w:r w:rsidR="00674429">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B73B20">
        <w:t>In the mixing model, i</w:t>
      </w:r>
      <w:r w:rsidR="00E54BF3" w:rsidRPr="00700621">
        <w:t>ndividual farm</w:t>
      </w:r>
      <w:r w:rsidR="00E54BF3" w:rsidRPr="00700621">
        <w:rPr>
          <w:rFonts w:hint="eastAsia"/>
        </w:rPr>
        <w:t>-year</w:t>
      </w:r>
      <w:r w:rsidR="00014AF1">
        <w:t xml:space="preserve"> combination</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E1228D">
        <w:t xml:space="preserve"> </w:t>
      </w:r>
      <w:r w:rsidR="00E1228D">
        <w:rPr>
          <w:rFonts w:hint="eastAsia"/>
        </w:rPr>
        <w:t>(i</w:t>
      </w:r>
      <w:r w:rsidR="00E1228D">
        <w:t>n order to examine their effect on predators’ diet composition)</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9E49FB">
        <w:t xml:space="preserve"> due to th</w:t>
      </w:r>
      <w:r w:rsidR="00F16994">
        <w:t xml:space="preserve">eir high mobility across farms </w:t>
      </w:r>
      <w:r w:rsidR="00674429">
        <w:fldChar w:fldCharType="begin"/>
      </w:r>
      <w:r w:rsidR="000A7983">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674429">
        <w:fldChar w:fldCharType="separate"/>
      </w:r>
      <w:r w:rsidR="000A7983">
        <w:rPr>
          <w:noProof/>
        </w:rPr>
        <w:t>(Mazzi and Dorn 2012, Sun et al. 2015)</w:t>
      </w:r>
      <w:r w:rsidR="00674429">
        <w:fldChar w:fldCharType="end"/>
      </w:r>
      <w:r w:rsidR="00E54BF3" w:rsidRPr="00700621">
        <w:rPr>
          <w:rFonts w:hint="eastAsia"/>
        </w:rPr>
        <w:t>.</w:t>
      </w:r>
      <w:r w:rsidR="00700621">
        <w:rPr>
          <w:rFonts w:hint="eastAsia"/>
        </w:rPr>
        <w:t xml:space="preserve"> </w:t>
      </w:r>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estimates</w:t>
      </w:r>
      <w:r w:rsidR="009C0404">
        <w:t>, 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00674429"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674429" w:rsidRPr="00700621">
        <w:fldChar w:fldCharType="separate"/>
      </w:r>
      <w:r w:rsidR="00700621" w:rsidRPr="00700621">
        <w:rPr>
          <w:noProof/>
        </w:rPr>
        <w:t>(Phillips and Koch 2002, Stock and Semmens 2016)</w:t>
      </w:r>
      <w:r w:rsidR="00674429"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w:t>
      </w:r>
      <w:r w:rsidRPr="00700621">
        <w:lastRenderedPageBreak/>
        <w:t>from the diet-dependent discrimination equation</w:t>
      </w:r>
      <w:r w:rsidR="00700621" w:rsidRPr="00700621">
        <w:t xml:space="preserve"> proposed by</w:t>
      </w:r>
      <w:r w:rsidR="00700621" w:rsidRPr="00700621">
        <w:rPr>
          <w:rFonts w:hint="eastAsia"/>
        </w:rPr>
        <w:t xml:space="preserve"> </w:t>
      </w:r>
      <w:r w:rsidR="00674429"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674429" w:rsidRPr="009027A8">
        <w:fldChar w:fldCharType="separate"/>
      </w:r>
      <w:r w:rsidR="00700621" w:rsidRPr="009027A8">
        <w:rPr>
          <w:noProof/>
        </w:rPr>
        <w:t>Caut et al. (2009)</w:t>
      </w:r>
      <w:r w:rsidR="00674429" w:rsidRPr="009027A8">
        <w:fldChar w:fldCharType="end"/>
      </w:r>
      <w:r w:rsidR="00700621" w:rsidRPr="009027A8">
        <w:rPr>
          <w:rFonts w:hint="eastAsia"/>
        </w:rPr>
        <w:t>.</w:t>
      </w:r>
      <w:r w:rsidR="009027A8" w:rsidRPr="009027A8">
        <w:rPr>
          <w:rFonts w:hint="eastAsia"/>
        </w:rPr>
        <w:t xml:space="preserve"> </w:t>
      </w:r>
      <w:r w:rsidR="005B6FB1">
        <w:t>We ran t</w:t>
      </w:r>
      <w:r w:rsidRPr="009027A8">
        <w:t>hree Markov Chain Monte Carlo (MCMC) chains,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proofErr w:type="spellStart"/>
      <w:r w:rsidRPr="009027A8">
        <w:t>Gelman</w:t>
      </w:r>
      <w:proofErr w:type="spellEnd"/>
      <w:r w:rsidRPr="009027A8">
        <w:t xml:space="preserve">-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w:t>
      </w:r>
      <w:r w:rsidR="005B6FB1">
        <w:t xml:space="preserve"> of diet compositions (for each farm-year-stage combination)</w:t>
      </w:r>
      <w:r w:rsidRPr="009027A8">
        <w:t xml:space="preserve"> were</w:t>
      </w:r>
      <w:r w:rsidR="00CC4B85">
        <w:t xml:space="preserve"> extracted for further analysis</w:t>
      </w:r>
      <w:r w:rsidR="00CC4B85">
        <w:rPr>
          <w:rFonts w:hint="eastAsia"/>
        </w:rPr>
        <w:t>.</w:t>
      </w:r>
    </w:p>
    <w:p w:rsidR="00A70F07" w:rsidRPr="00BC1B86" w:rsidRDefault="00795C02" w:rsidP="00A70F07">
      <w:r>
        <w:rPr>
          <w:rFonts w:hint="eastAsia"/>
        </w:rPr>
        <w:tab/>
      </w:r>
      <w:r w:rsidR="00CC4B85" w:rsidRPr="00CC4B85">
        <w:rPr>
          <w:rFonts w:hint="eastAsia"/>
        </w:rPr>
        <w:t>To examine how</w:t>
      </w:r>
      <w:r w:rsidR="00190C3D" w:rsidRPr="00CC4B85">
        <w:t xml:space="preserve"> </w:t>
      </w:r>
      <w:r w:rsidR="00146DAD" w:rsidRPr="003951AB">
        <w:rPr>
          <w:rFonts w:hint="eastAsia"/>
        </w:rPr>
        <w:t>local</w:t>
      </w:r>
      <w:r w:rsidR="00146DAD">
        <w:t xml:space="preserve"> abiotic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r w:rsidR="00CC4B85" w:rsidRPr="00CC4B85">
        <w:rPr>
          <w:rFonts w:hint="eastAsia"/>
        </w:rPr>
        <w:t xml:space="preserve"> may </w:t>
      </w:r>
      <w:r w:rsidR="00CC4B85" w:rsidRPr="00CC4B85">
        <w:t>affect</w:t>
      </w:r>
      <w:r w:rsidR="00CC4B85" w:rsidRPr="00CC4B85">
        <w:rPr>
          <w:rFonts w:hint="eastAsia"/>
        </w:rPr>
        <w:t xml:space="preserve"> the pest consumption by predators, we </w:t>
      </w:r>
      <w:r w:rsidR="00CC4B85">
        <w:rPr>
          <w:rFonts w:hint="eastAsia"/>
        </w:rPr>
        <w:t xml:space="preserve">first </w:t>
      </w:r>
      <w:r w:rsidR="00CC4B85" w:rsidRPr="00CC4B85">
        <w:t>fit beta regression model</w:t>
      </w:r>
      <w:r w:rsidR="00CC4B85" w:rsidRPr="00CC4B85">
        <w:rPr>
          <w:rFonts w:hint="eastAsia"/>
        </w:rPr>
        <w:t>s</w:t>
      </w:r>
      <w:r w:rsidR="00CC4B85" w:rsidRPr="00CC4B85">
        <w:t xml:space="preserve"> with </w:t>
      </w:r>
      <w:r w:rsidR="00CC4B85" w:rsidRPr="00CC4B85">
        <w:rPr>
          <w:rFonts w:hint="eastAsia"/>
        </w:rPr>
        <w:t xml:space="preserve">year, </w:t>
      </w:r>
      <w:r w:rsidR="00CC4B85" w:rsidRPr="00CC4B85">
        <w:t>farm type, crop stage,</w:t>
      </w:r>
      <w:r w:rsidR="00CC4B85" w:rsidRPr="00CC4B85">
        <w:rPr>
          <w:rFonts w:hint="eastAsia"/>
        </w:rPr>
        <w:t xml:space="preserve"> p</w:t>
      </w:r>
      <w:r w:rsidR="00CC4B85" w:rsidRPr="00CC4B85">
        <w:t>ercent forest cover</w:t>
      </w:r>
      <w:r w:rsidR="00CC4B85" w:rsidRPr="00CC4B85">
        <w:rPr>
          <w:rFonts w:hint="eastAsia"/>
        </w:rPr>
        <w:t>, and</w:t>
      </w:r>
      <w:r w:rsidR="00CC4B85" w:rsidRPr="00CC4B85">
        <w:t xml:space="preserve"> the relative abundance of rice herbivores as fixed effects</w:t>
      </w:r>
      <w:r w:rsidR="00A8217C">
        <w:rPr>
          <w:rFonts w:hint="eastAsia"/>
        </w:rPr>
        <w:t xml:space="preserve"> without interactions </w:t>
      </w:r>
      <w:r w:rsidR="00CC4B85" w:rsidRPr="00CC4B85">
        <w:rPr>
          <w:rFonts w:hint="eastAsia"/>
        </w:rPr>
        <w:t>and the proportion of rice herbivores consumed in predators</w:t>
      </w:r>
      <w:r w:rsidR="00CC4B85" w:rsidRPr="00CC4B85">
        <w:t>’</w:t>
      </w:r>
      <w:r w:rsidR="00CC4B85" w:rsidRPr="00CC4B85">
        <w:rPr>
          <w:rFonts w:hint="eastAsia"/>
        </w:rPr>
        <w:t xml:space="preserve"> diet </w:t>
      </w:r>
      <w:r w:rsidR="00CC4B85" w:rsidRPr="00CC4B85">
        <w:t>as the response</w:t>
      </w:r>
      <w:r w:rsidR="009A5621">
        <w:t xml:space="preserve"> variable</w:t>
      </w:r>
      <w:r w:rsidR="00CC4B85" w:rsidRPr="00CC4B85">
        <w:t xml:space="preserve"> using the </w:t>
      </w:r>
      <w:r w:rsidR="00CC4B85" w:rsidRPr="00CC4B85">
        <w:rPr>
          <w:rFonts w:hint="eastAsia"/>
        </w:rPr>
        <w:t xml:space="preserve">R </w:t>
      </w:r>
      <w:proofErr w:type="spellStart"/>
      <w:r w:rsidR="00CC4B85">
        <w:t>betareg</w:t>
      </w:r>
      <w:proofErr w:type="spellEnd"/>
      <w:r w:rsidR="00CC4B85">
        <w:t xml:space="preserve"> package </w:t>
      </w:r>
      <w:r w:rsidR="00674429">
        <w:fldChar w:fldCharType="begin"/>
      </w:r>
      <w:r w:rsidR="00CC4B85">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674429">
        <w:fldChar w:fldCharType="separate"/>
      </w:r>
      <w:r w:rsidR="00CC4B85">
        <w:rPr>
          <w:noProof/>
        </w:rPr>
        <w:t>(Zeileis et al. 2016)</w:t>
      </w:r>
      <w:r w:rsidR="00674429">
        <w:fldChar w:fldCharType="end"/>
      </w:r>
      <w:r w:rsidR="00CC4B85" w:rsidRPr="00CC4B85">
        <w:t>.</w:t>
      </w:r>
      <w:r w:rsidR="00CC4B85">
        <w:rPr>
          <w:rFonts w:hint="eastAsia"/>
        </w:rPr>
        <w:t xml:space="preserve"> </w:t>
      </w:r>
      <w:r w:rsidR="00A8217C">
        <w:rPr>
          <w:rFonts w:hint="eastAsia"/>
        </w:rPr>
        <w:t xml:space="preserve">We then refit the first model by adding the interaction terms among all the significant factors </w:t>
      </w:r>
      <w:r w:rsidR="00AB307C">
        <w:t>to create</w:t>
      </w:r>
      <w:r w:rsidR="00A8217C">
        <w:rPr>
          <w:rFonts w:hint="eastAsia"/>
        </w:rPr>
        <w:t xml:space="preserve">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AB307C">
        <w:t>,</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00CC4B85" w:rsidRPr="00FA796C">
        <w:t xml:space="preserve"> car package </w:t>
      </w:r>
      <w:r w:rsidR="00674429" w:rsidRPr="00FA796C">
        <w:fldChar w:fldCharType="begin"/>
      </w:r>
      <w:r w:rsidR="00CC4B85"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674429" w:rsidRPr="00FA796C">
        <w:fldChar w:fldCharType="separate"/>
      </w:r>
      <w:r w:rsidR="00CC4B85" w:rsidRPr="00FA796C">
        <w:rPr>
          <w:noProof/>
        </w:rPr>
        <w:t>(Fox and Weisberg 2018)</w:t>
      </w:r>
      <w:r w:rsidR="00674429"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674429"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674429" w:rsidRPr="00BC1B86">
        <w:fldChar w:fldCharType="separate"/>
      </w:r>
      <w:r w:rsidR="00FA796C" w:rsidRPr="00BC1B86">
        <w:rPr>
          <w:noProof/>
        </w:rPr>
        <w:t>(Lenth and Lenth 2018)</w:t>
      </w:r>
      <w:r w:rsidR="00674429" w:rsidRPr="00BC1B86">
        <w:fldChar w:fldCharType="end"/>
      </w:r>
      <w:r w:rsidR="00190C3D" w:rsidRPr="00BC1B86">
        <w:t>.</w:t>
      </w:r>
      <w:r w:rsidR="00190C3D" w:rsidRPr="00BC1B86">
        <w:rPr>
          <w:rFonts w:hint="eastAsia"/>
        </w:rPr>
        <w:t xml:space="preserve"> </w:t>
      </w:r>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r w:rsidR="00DA1314">
        <w:t xml:space="preserve"> </w:t>
      </w:r>
      <w:r w:rsidR="00D42177" w:rsidRPr="00BC1B86">
        <w:rPr>
          <w:rFonts w:hint="eastAsia"/>
        </w:rPr>
        <w:t>Because s</w:t>
      </w:r>
      <w:r w:rsidR="00A70F07" w:rsidRPr="00BC1B86">
        <w:rPr>
          <w:rFonts w:hint="eastAsia"/>
        </w:rPr>
        <w:t>piders and ladybeetles were the most abundant</w:t>
      </w:r>
      <w:r w:rsidR="00D42177" w:rsidRPr="00BC1B86">
        <w:rPr>
          <w:rFonts w:hint="eastAsia"/>
        </w:rPr>
        <w:t xml:space="preserve"> generalist predator</w:t>
      </w:r>
      <w:r w:rsidR="00A70F07" w:rsidRPr="00BC1B86">
        <w:rPr>
          <w:rFonts w:hint="eastAsia"/>
        </w:rPr>
        <w:t xml:space="preserve"> groups in our </w:t>
      </w:r>
      <w:r w:rsidR="00DA1314">
        <w:t>agro-eco</w:t>
      </w:r>
      <w:r w:rsidR="00A70F07" w:rsidRPr="00BC1B86">
        <w:rPr>
          <w:rFonts w:hint="eastAsia"/>
        </w:rPr>
        <w:t xml:space="preserve">system and </w:t>
      </w:r>
      <w:r w:rsidR="00D42177" w:rsidRPr="00BC1B86">
        <w:rPr>
          <w:rFonts w:hint="eastAsia"/>
        </w:rPr>
        <w:t>exhibit</w:t>
      </w:r>
      <w:r w:rsidR="00DA1314">
        <w:t>ed</w:t>
      </w:r>
      <w:r w:rsidR="00D42177" w:rsidRPr="00BC1B86">
        <w:rPr>
          <w:rFonts w:hint="eastAsia"/>
        </w:rPr>
        <w:t xml:space="preserve"> </w:t>
      </w:r>
      <w:r w:rsidR="00D42177" w:rsidRPr="00BC1B86">
        <w:rPr>
          <w:rFonts w:hint="eastAsia"/>
        </w:rPr>
        <w:lastRenderedPageBreak/>
        <w:t>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674429" w:rsidRPr="00BC1B86">
        <w:fldChar w:fldCharType="begin"/>
      </w:r>
      <w:r w:rsidR="000A7983">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674429" w:rsidRPr="00BC1B86">
        <w:fldChar w:fldCharType="separate"/>
      </w:r>
      <w:r w:rsidR="000A7983">
        <w:rPr>
          <w:noProof/>
        </w:rPr>
        <w:t>(R Core Team 2021)</w:t>
      </w:r>
      <w:r w:rsidR="00674429" w:rsidRPr="00BC1B86">
        <w:fldChar w:fldCharType="end"/>
      </w:r>
      <w:r w:rsidR="00BC1B86" w:rsidRPr="00BC1B86">
        <w:rPr>
          <w:rFonts w:hint="eastAsia"/>
        </w:rPr>
        <w:t>.</w:t>
      </w:r>
    </w:p>
    <w:p w:rsidR="00106D29" w:rsidRDefault="00106D29">
      <w:pPr>
        <w:rPr>
          <w:b/>
        </w:rPr>
      </w:pPr>
    </w:p>
    <w:p w:rsidR="00D75A61" w:rsidRDefault="00D42777" w:rsidP="004433AA">
      <w:pPr>
        <w:rPr>
          <w:b/>
        </w:rPr>
      </w:pPr>
      <w:r w:rsidRPr="000B5778">
        <w:rPr>
          <w:rFonts w:hint="eastAsia"/>
          <w:b/>
        </w:rPr>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E94776">
        <w:t xml:space="preserve"> in</w:t>
      </w:r>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 xml:space="preserve">predators in conventional farms consumed higher </w:t>
      </w:r>
      <w:r w:rsidRPr="00934F5F">
        <w:rPr>
          <w:rFonts w:hint="eastAsia"/>
        </w:rPr>
        <w:lastRenderedPageBreak/>
        <w:t>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674429"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674429" w:rsidRPr="002A5540">
        <w:fldChar w:fldCharType="separate"/>
      </w:r>
      <w:r w:rsidR="00B305E4" w:rsidRPr="002A5540">
        <w:rPr>
          <w:noProof/>
        </w:rPr>
        <w:t>(Rusch et al. 2016)</w:t>
      </w:r>
      <w:r w:rsidR="00674429"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674429"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674429" w:rsidRPr="002A5540">
        <w:fldChar w:fldCharType="separate"/>
      </w:r>
      <w:r w:rsidR="00B305E4" w:rsidRPr="002A5540">
        <w:rPr>
          <w:noProof/>
        </w:rPr>
        <w:t>Karp et al. (2018)</w:t>
      </w:r>
      <w:r w:rsidR="00674429"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Default="00C71213" w:rsidP="004433AA">
      <w:pPr>
        <w:rPr>
          <w:sz w:val="24"/>
        </w:rPr>
      </w:pPr>
      <w:r w:rsidRPr="00DA624C">
        <w:rPr>
          <w:rFonts w:hint="eastAsia"/>
          <w:sz w:val="24"/>
        </w:rPr>
        <w:t>Figure 1.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detritivores)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from the Bayesian stable isoto</w:t>
      </w:r>
      <w:r w:rsidR="000B2BD9">
        <w:rPr>
          <w:rFonts w:hint="eastAsia"/>
          <w:sz w:val="24"/>
        </w:rPr>
        <w:t>pe mixing models averaged over</w:t>
      </w:r>
      <w:r w:rsidR="006220FD" w:rsidRPr="00DA624C">
        <w:rPr>
          <w:rFonts w:hint="eastAsia"/>
          <w:sz w:val="24"/>
        </w:rPr>
        <w:t xml:space="preserve"> </w:t>
      </w:r>
      <w:r w:rsidR="000B2BD9">
        <w:rPr>
          <w:rFonts w:hint="eastAsia"/>
          <w:sz w:val="24"/>
        </w:rPr>
        <w:t>all replicate farms and across</w:t>
      </w:r>
      <w:r w:rsidR="00F64C76" w:rsidRPr="00DA624C">
        <w:rPr>
          <w:rFonts w:hint="eastAsia"/>
          <w:sz w:val="24"/>
        </w:rPr>
        <w:t xml:space="preserve"> </w:t>
      </w:r>
      <w:r w:rsidR="006220FD" w:rsidRPr="00DA624C">
        <w:rPr>
          <w:rFonts w:hint="eastAsia"/>
          <w:sz w:val="24"/>
        </w:rPr>
        <w:t>three study years.</w:t>
      </w:r>
    </w:p>
    <w:p w:rsidR="007B2F15" w:rsidRPr="00DA624C" w:rsidRDefault="007B2F15" w:rsidP="004433AA">
      <w:pPr>
        <w:rPr>
          <w:sz w:val="24"/>
        </w:rPr>
      </w:pP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AC6E9B" w:rsidRDefault="00AC6E9B" w:rsidP="00AC6E9B">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2"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6E3C1B" w:rsidRPr="005325F6" w:rsidRDefault="006E3C1B" w:rsidP="00AC6E9B">
      <w:pPr>
        <w:jc w:val="left"/>
        <w:rPr>
          <w:sz w:val="24"/>
        </w:rPr>
      </w:pPr>
      <w:r w:rsidRPr="005325F6">
        <w:rPr>
          <w:rFonts w:hint="eastAsia"/>
          <w:sz w:val="24"/>
        </w:rPr>
        <w:t>Figure 3. The relative abundances of prey sources in organic and conventional rice farms over crop stages in the three study years</w:t>
      </w:r>
      <w:r w:rsidR="00AA423F" w:rsidRPr="005325F6">
        <w:rPr>
          <w:rFonts w:hint="eastAsia"/>
          <w:sz w:val="24"/>
        </w:rPr>
        <w:t>.</w:t>
      </w:r>
      <w:r w:rsidRPr="005325F6">
        <w:rPr>
          <w:rFonts w:hint="eastAsia"/>
          <w:sz w:val="24"/>
        </w:rPr>
        <w:t xml:space="preserve"> </w:t>
      </w:r>
      <w:r w:rsidR="00552AC5" w:rsidRPr="005325F6">
        <w:rPr>
          <w:rFonts w:hint="eastAsia"/>
          <w:sz w:val="24"/>
        </w:rPr>
        <w:t xml:space="preserve">The relative abundances were determined from </w:t>
      </w:r>
      <w:r w:rsidR="00493576">
        <w:rPr>
          <w:rFonts w:hint="eastAsia"/>
          <w:sz w:val="24"/>
        </w:rPr>
        <w:t>the sweep-net samples pooled across the replicate farms.</w:t>
      </w:r>
      <w:r w:rsidRPr="005325F6">
        <w:rPr>
          <w:rFonts w:hint="eastAsia"/>
          <w:sz w:val="24"/>
        </w:rPr>
        <w:t xml:space="preserve"> </w:t>
      </w:r>
      <w:r w:rsidRPr="005325F6">
        <w:rPr>
          <w:sz w:val="24"/>
        </w:rPr>
        <w:t xml:space="preserve"> </w:t>
      </w:r>
      <w:r w:rsidRPr="005325F6">
        <w:rPr>
          <w:sz w:val="24"/>
        </w:rPr>
        <w:br w:type="page"/>
      </w:r>
    </w:p>
    <w:p w:rsidR="00D75A61" w:rsidRDefault="00CB70BA" w:rsidP="004433A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674429">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674429">
        <w:rPr>
          <w:sz w:val="24"/>
        </w:rPr>
        <w:fldChar w:fldCharType="separate"/>
      </w:r>
      <w:r w:rsidR="00437C53">
        <w:rPr>
          <w:noProof/>
          <w:sz w:val="24"/>
        </w:rPr>
        <w:t>(Fox and Weisberg 2018)</w:t>
      </w:r>
      <w:r w:rsidR="00674429">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proofErr w:type="spellStart"/>
            <w:r w:rsidRPr="0005561A">
              <w:rPr>
                <w:rFonts w:cs="Arial"/>
                <w:b w:val="0"/>
                <w:i/>
                <w:color w:val="auto"/>
                <w:sz w:val="22"/>
              </w:rPr>
              <w:t>d.f</w:t>
            </w:r>
            <w:proofErr w:type="spellEnd"/>
            <w:r w:rsidRPr="0005561A">
              <w:rPr>
                <w:rFonts w:cs="Arial"/>
                <w:b w:val="0"/>
                <w:i/>
                <w:color w:val="auto"/>
                <w:sz w:val="22"/>
              </w:rPr>
              <w:t>.</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trHeight w:val="425"/>
          <w:jc w:val="center"/>
        </w:trPr>
        <w:tc>
          <w:tcPr>
            <w:cnfStyle w:val="001000000000"/>
            <w:tcW w:w="1845" w:type="dxa"/>
            <w:shd w:val="clear" w:color="auto" w:fill="auto"/>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674429"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74429" w:rsidRPr="00271F6F">
        <w:rPr>
          <w:sz w:val="24"/>
        </w:rPr>
        <w:fldChar w:fldCharType="separate"/>
      </w:r>
      <w:r w:rsidR="00566249" w:rsidRPr="00271F6F">
        <w:rPr>
          <w:noProof/>
          <w:sz w:val="24"/>
        </w:rPr>
        <w:t>(Hothorn et al. 2008)</w:t>
      </w:r>
      <w:r w:rsidR="00674429"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tblPr>
      <w:tblGrid>
        <w:gridCol w:w="1689"/>
        <w:gridCol w:w="1745"/>
        <w:gridCol w:w="1940"/>
        <w:gridCol w:w="1601"/>
        <w:gridCol w:w="1601"/>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674429"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74429" w:rsidRPr="00271F6F">
        <w:rPr>
          <w:sz w:val="24"/>
        </w:rPr>
        <w:fldChar w:fldCharType="separate"/>
      </w:r>
      <w:r w:rsidRPr="00271F6F">
        <w:rPr>
          <w:noProof/>
          <w:sz w:val="24"/>
        </w:rPr>
        <w:t>(Hothorn et al. 2008)</w:t>
      </w:r>
      <w:r w:rsidR="00674429"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tblPr>
      <w:tblGrid>
        <w:gridCol w:w="1737"/>
        <w:gridCol w:w="1544"/>
        <w:gridCol w:w="1997"/>
        <w:gridCol w:w="1649"/>
        <w:gridCol w:w="1649"/>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rsidP="008B6FEB">
      <w:pPr>
        <w:rPr>
          <w:rFonts w:cs="Arial"/>
          <w:b/>
          <w:szCs w:val="28"/>
        </w:rPr>
      </w:pPr>
      <w:r w:rsidRPr="00EB6F5F">
        <w:rPr>
          <w:rFonts w:cs="Arial"/>
          <w:b/>
          <w:szCs w:val="28"/>
        </w:rPr>
        <w:lastRenderedPageBreak/>
        <w:t>Discussion</w:t>
      </w:r>
    </w:p>
    <w:p w:rsidR="00560725" w:rsidRDefault="00E31E2D" w:rsidP="008B6FEB">
      <w:pPr>
        <w:rPr>
          <w:rFonts w:cs="Arial"/>
          <w:szCs w:val="28"/>
        </w:rPr>
      </w:pPr>
      <w:r>
        <w:rPr>
          <w:rFonts w:cs="Arial" w:hint="eastAsia"/>
          <w:szCs w:val="28"/>
        </w:rPr>
        <w:tab/>
      </w:r>
      <w:r w:rsidR="00EB6F5F" w:rsidRPr="0009699C">
        <w:rPr>
          <w:rFonts w:cs="Arial"/>
          <w:szCs w:val="28"/>
        </w:rPr>
        <w:t xml:space="preserve">To </w:t>
      </w:r>
      <w:r w:rsidR="004F2F24" w:rsidRPr="0009699C">
        <w:rPr>
          <w:rFonts w:cs="Arial" w:hint="eastAsia"/>
          <w:szCs w:val="28"/>
        </w:rPr>
        <w:t>investigate</w:t>
      </w:r>
      <w:r w:rsidR="004F2F24" w:rsidRPr="0009699C">
        <w:rPr>
          <w:rFonts w:cs="Arial"/>
          <w:szCs w:val="28"/>
        </w:rPr>
        <w:t xml:space="preserve"> the</w:t>
      </w:r>
      <w:r w:rsidR="004F2F24" w:rsidRPr="0009699C">
        <w:rPr>
          <w:rFonts w:cs="Arial" w:hint="eastAsia"/>
          <w:szCs w:val="28"/>
        </w:rPr>
        <w:t xml:space="preserve"> potential of</w:t>
      </w:r>
      <w:r w:rsidR="00EB6F5F" w:rsidRPr="0009699C">
        <w:rPr>
          <w:rFonts w:cs="Arial"/>
          <w:szCs w:val="28"/>
        </w:rPr>
        <w:t xml:space="preserve"> generalist arthropod predators</w:t>
      </w:r>
      <w:r w:rsidR="004F2F24" w:rsidRPr="0009699C">
        <w:rPr>
          <w:rFonts w:cs="Arial" w:hint="eastAsia"/>
          <w:szCs w:val="28"/>
        </w:rPr>
        <w:t xml:space="preserve"> as </w:t>
      </w:r>
      <w:proofErr w:type="spellStart"/>
      <w:r w:rsidR="004F2F24" w:rsidRPr="0009699C">
        <w:rPr>
          <w:rFonts w:cs="Arial" w:hint="eastAsia"/>
          <w:szCs w:val="28"/>
        </w:rPr>
        <w:t>biocontrol</w:t>
      </w:r>
      <w:proofErr w:type="spellEnd"/>
      <w:r w:rsidR="004F2F24" w:rsidRPr="0009699C">
        <w:rPr>
          <w:rFonts w:cs="Arial" w:hint="eastAsia"/>
          <w:szCs w:val="28"/>
        </w:rPr>
        <w:t xml:space="preserve"> agents</w:t>
      </w:r>
      <w:r w:rsidR="00EB6F5F" w:rsidRPr="0009699C">
        <w:rPr>
          <w:rFonts w:cs="Arial"/>
          <w:szCs w:val="28"/>
        </w:rPr>
        <w:t xml:space="preserve"> in agro-ecosystems, we </w:t>
      </w:r>
      <w:r w:rsidR="001053B2" w:rsidRPr="0009699C">
        <w:rPr>
          <w:rFonts w:cs="Arial" w:hint="eastAsia"/>
          <w:szCs w:val="28"/>
        </w:rPr>
        <w:t xml:space="preserve">collected field samples of arthropod communities </w:t>
      </w:r>
      <w:r w:rsidR="001053B2" w:rsidRPr="0009699C">
        <w:rPr>
          <w:rFonts w:cs="Arial"/>
          <w:szCs w:val="28"/>
        </w:rPr>
        <w:t>in organic and conventional rice</w:t>
      </w:r>
      <w:r w:rsidR="0009699C" w:rsidRPr="0009699C">
        <w:rPr>
          <w:rFonts w:cs="Arial" w:hint="eastAsia"/>
          <w:szCs w:val="28"/>
        </w:rPr>
        <w:t xml:space="preserve"> farms</w:t>
      </w:r>
      <w:r w:rsidR="001053B2" w:rsidRPr="0009699C">
        <w:rPr>
          <w:rFonts w:cs="Arial"/>
          <w:szCs w:val="28"/>
        </w:rPr>
        <w:t xml:space="preserve"> </w:t>
      </w:r>
      <w:r w:rsidR="00EB6F5F" w:rsidRPr="0009699C">
        <w:rPr>
          <w:rFonts w:cs="Arial"/>
          <w:szCs w:val="28"/>
        </w:rPr>
        <w:t>and</w:t>
      </w:r>
      <w:r w:rsidR="001053B2" w:rsidRPr="0009699C">
        <w:rPr>
          <w:rFonts w:cs="Arial" w:hint="eastAsia"/>
          <w:szCs w:val="28"/>
        </w:rPr>
        <w:t xml:space="preserve"> conducted </w:t>
      </w:r>
      <w:r w:rsidR="00EB6F5F" w:rsidRPr="0009699C">
        <w:rPr>
          <w:rFonts w:cs="Arial"/>
          <w:szCs w:val="28"/>
        </w:rPr>
        <w:t>stable isotope analysis to examine the diet composition</w:t>
      </w:r>
      <w:r w:rsidR="001053B2" w:rsidRPr="0009699C">
        <w:rPr>
          <w:rFonts w:cs="Arial" w:hint="eastAsia"/>
          <w:szCs w:val="28"/>
        </w:rPr>
        <w:t>s</w:t>
      </w:r>
      <w:r w:rsidR="0009699C" w:rsidRPr="0009699C">
        <w:rPr>
          <w:rFonts w:cs="Arial"/>
          <w:szCs w:val="28"/>
        </w:rPr>
        <w:t xml:space="preserve"> of</w:t>
      </w:r>
      <w:r w:rsidR="0009699C" w:rsidRPr="0009699C">
        <w:rPr>
          <w:rFonts w:cs="Arial" w:hint="eastAsia"/>
          <w:szCs w:val="28"/>
        </w:rPr>
        <w:t xml:space="preserve"> </w:t>
      </w:r>
      <w:r w:rsidR="00EB6F5F" w:rsidRPr="0009699C">
        <w:rPr>
          <w:rFonts w:cs="Arial"/>
          <w:szCs w:val="28"/>
        </w:rPr>
        <w:t>predators over the course of the</w:t>
      </w:r>
      <w:r w:rsidR="0009699C" w:rsidRPr="0009699C">
        <w:rPr>
          <w:rFonts w:cs="Arial"/>
          <w:szCs w:val="28"/>
        </w:rPr>
        <w:t xml:space="preserve"> crop season</w:t>
      </w:r>
      <w:r w:rsidR="0009699C" w:rsidRPr="0009699C">
        <w:rPr>
          <w:rFonts w:cs="Arial" w:hint="eastAsia"/>
          <w:szCs w:val="28"/>
        </w:rPr>
        <w:t xml:space="preserve"> in three consecutive years.</w:t>
      </w:r>
      <w:r w:rsidR="00032BA5">
        <w:rPr>
          <w:rFonts w:cs="Arial" w:hint="eastAsia"/>
          <w:szCs w:val="28"/>
        </w:rPr>
        <w:t xml:space="preserve"> </w:t>
      </w:r>
      <w:r w:rsidR="000B5D14" w:rsidRPr="00635EEA">
        <w:rPr>
          <w:rFonts w:cs="Arial" w:hint="eastAsia"/>
          <w:szCs w:val="28"/>
        </w:rPr>
        <w:t xml:space="preserve">Our </w:t>
      </w:r>
      <w:r w:rsidR="000B5D14" w:rsidRPr="00635EEA">
        <w:rPr>
          <w:rFonts w:cs="Arial"/>
          <w:szCs w:val="28"/>
        </w:rPr>
        <w:t>results</w:t>
      </w:r>
      <w:r w:rsidR="000B5D14" w:rsidRPr="00635EEA">
        <w:rPr>
          <w:rFonts w:cs="Arial" w:hint="eastAsia"/>
          <w:szCs w:val="28"/>
        </w:rPr>
        <w:t xml:space="preserve"> showed that, a</w:t>
      </w:r>
      <w:r w:rsidR="000B5D14" w:rsidRPr="00635EEA">
        <w:rPr>
          <w:rFonts w:cs="Arial"/>
          <w:szCs w:val="28"/>
        </w:rPr>
        <w:t xml:space="preserve">cross </w:t>
      </w:r>
      <w:r w:rsidR="000B5D14" w:rsidRPr="00635EEA">
        <w:rPr>
          <w:rFonts w:cs="Arial" w:hint="eastAsia"/>
          <w:szCs w:val="28"/>
        </w:rPr>
        <w:t>the three</w:t>
      </w:r>
      <w:r w:rsidR="00614D11" w:rsidRPr="00635EEA">
        <w:rPr>
          <w:rFonts w:cs="Arial" w:hint="eastAsia"/>
          <w:szCs w:val="28"/>
        </w:rPr>
        <w:t xml:space="preserve"> study </w:t>
      </w:r>
      <w:r w:rsidR="000B5D14" w:rsidRPr="00635EEA">
        <w:rPr>
          <w:rFonts w:cs="Arial" w:hint="eastAsia"/>
          <w:szCs w:val="28"/>
        </w:rPr>
        <w:t>years,</w:t>
      </w:r>
      <w:r w:rsidR="004F2F24" w:rsidRPr="00635EEA">
        <w:rPr>
          <w:rFonts w:cs="Arial" w:hint="eastAsia"/>
          <w:szCs w:val="28"/>
        </w:rPr>
        <w:t xml:space="preserve"> predators</w:t>
      </w:r>
      <w:r w:rsidR="000B5D14" w:rsidRPr="00635EEA">
        <w:rPr>
          <w:rFonts w:cs="Arial" w:hint="eastAsia"/>
          <w:szCs w:val="28"/>
        </w:rPr>
        <w:t xml:space="preserve"> in both </w:t>
      </w:r>
      <w:r w:rsidR="000B5D14" w:rsidRPr="00635EEA">
        <w:rPr>
          <w:rFonts w:cs="Arial"/>
          <w:szCs w:val="28"/>
        </w:rPr>
        <w:t>organic and conventional farms</w:t>
      </w:r>
      <w:r w:rsidR="004F2F24" w:rsidRPr="00635EEA">
        <w:rPr>
          <w:rFonts w:cs="Arial" w:hint="eastAsia"/>
          <w:szCs w:val="28"/>
        </w:rPr>
        <w:t xml:space="preserve"> increased </w:t>
      </w:r>
      <w:r w:rsidR="000B5D14" w:rsidRPr="00635EEA">
        <w:rPr>
          <w:rFonts w:cs="Arial" w:hint="eastAsia"/>
          <w:szCs w:val="28"/>
        </w:rPr>
        <w:t xml:space="preserve">their consumption on rice herbivores over the </w:t>
      </w:r>
      <w:r w:rsidR="004F2F24" w:rsidRPr="00635EEA">
        <w:rPr>
          <w:rFonts w:cs="Arial" w:hint="eastAsia"/>
          <w:szCs w:val="28"/>
        </w:rPr>
        <w:t>crop season</w:t>
      </w:r>
      <w:r w:rsidR="000B5D14" w:rsidRPr="00635EEA">
        <w:rPr>
          <w:rFonts w:cs="Arial" w:hint="eastAsia"/>
          <w:szCs w:val="28"/>
        </w:rPr>
        <w:t>,</w:t>
      </w:r>
      <w:r w:rsidR="004F2F24" w:rsidRPr="00635EEA">
        <w:rPr>
          <w:rFonts w:cs="Arial" w:hint="eastAsia"/>
          <w:szCs w:val="28"/>
        </w:rPr>
        <w:t xml:space="preserve"> from </w:t>
      </w:r>
      <w:r w:rsidR="00635EEA" w:rsidRPr="00635EEA">
        <w:rPr>
          <w:rFonts w:cs="Arial" w:hint="eastAsia"/>
          <w:szCs w:val="28"/>
        </w:rPr>
        <w:t>around</w:t>
      </w:r>
      <w:r w:rsidR="004F2F24" w:rsidRPr="00635EEA">
        <w:rPr>
          <w:rFonts w:cs="Arial" w:hint="eastAsia"/>
          <w:szCs w:val="28"/>
        </w:rPr>
        <w:t xml:space="preserve"> </w:t>
      </w:r>
      <w:r w:rsidR="004F2F24" w:rsidRPr="00635EEA">
        <w:rPr>
          <w:rFonts w:cs="Arial"/>
          <w:szCs w:val="28"/>
        </w:rPr>
        <w:t>25-</w:t>
      </w:r>
      <w:r w:rsidR="004F2F24" w:rsidRPr="00635EEA">
        <w:rPr>
          <w:rFonts w:cs="Arial" w:hint="eastAsia"/>
          <w:szCs w:val="28"/>
        </w:rPr>
        <w:t xml:space="preserve">40% at the </w:t>
      </w:r>
      <w:proofErr w:type="spellStart"/>
      <w:r w:rsidR="004F2F24" w:rsidRPr="00635EEA">
        <w:rPr>
          <w:rFonts w:cs="Arial" w:hint="eastAsia"/>
          <w:szCs w:val="28"/>
        </w:rPr>
        <w:t>tillering</w:t>
      </w:r>
      <w:proofErr w:type="spellEnd"/>
      <w:r w:rsidR="004F2F24" w:rsidRPr="00635EEA">
        <w:rPr>
          <w:rFonts w:cs="Arial" w:hint="eastAsia"/>
          <w:szCs w:val="28"/>
        </w:rPr>
        <w:t xml:space="preserve"> stage to over </w:t>
      </w:r>
      <w:r w:rsidR="004F2F24" w:rsidRPr="00635EEA">
        <w:rPr>
          <w:rFonts w:cs="Arial"/>
          <w:szCs w:val="28"/>
        </w:rPr>
        <w:t>87-</w:t>
      </w:r>
      <w:r w:rsidR="004F2F24" w:rsidRPr="00635EEA">
        <w:rPr>
          <w:rFonts w:cs="Arial" w:hint="eastAsia"/>
          <w:szCs w:val="28"/>
        </w:rPr>
        <w:t>9</w:t>
      </w:r>
      <w:r w:rsidR="004F2F24" w:rsidRPr="00635EEA">
        <w:rPr>
          <w:rFonts w:cs="Arial"/>
          <w:szCs w:val="28"/>
        </w:rPr>
        <w:t>4</w:t>
      </w:r>
      <w:r w:rsidR="004F2F24" w:rsidRPr="00635EEA">
        <w:rPr>
          <w:rFonts w:cs="Arial" w:hint="eastAsia"/>
          <w:szCs w:val="28"/>
        </w:rPr>
        <w:t>% at the ripening stage</w:t>
      </w:r>
      <w:r w:rsidR="000B5D14" w:rsidRPr="00635EEA">
        <w:rPr>
          <w:rFonts w:cs="Arial" w:hint="eastAsia"/>
          <w:szCs w:val="28"/>
        </w:rPr>
        <w:t xml:space="preserve"> </w:t>
      </w:r>
      <w:r w:rsidR="004F2F24" w:rsidRPr="00635EEA">
        <w:rPr>
          <w:rFonts w:cs="Arial" w:hint="eastAsia"/>
          <w:szCs w:val="28"/>
        </w:rPr>
        <w:t>(Fig. 1a).</w:t>
      </w:r>
      <w:r w:rsidR="000B5D14" w:rsidRPr="00635EEA">
        <w:rPr>
          <w:rFonts w:cs="Arial" w:hint="eastAsia"/>
          <w:szCs w:val="28"/>
        </w:rPr>
        <w:t xml:space="preserve"> </w:t>
      </w:r>
      <w:r w:rsidRPr="009B2EF0">
        <w:rPr>
          <w:rFonts w:cs="Arial" w:hint="eastAsia"/>
          <w:szCs w:val="28"/>
        </w:rPr>
        <w:t>This indicates that g</w:t>
      </w:r>
      <w:r w:rsidRPr="009B2EF0">
        <w:rPr>
          <w:rFonts w:cs="Arial"/>
          <w:szCs w:val="28"/>
        </w:rPr>
        <w:t xml:space="preserve">eneralist </w:t>
      </w:r>
      <w:r w:rsidR="005952EE">
        <w:rPr>
          <w:rFonts w:cs="Arial" w:hint="eastAsia"/>
          <w:szCs w:val="28"/>
        </w:rPr>
        <w:t xml:space="preserve">arthropod </w:t>
      </w:r>
      <w:r w:rsidRPr="009B2EF0">
        <w:rPr>
          <w:rFonts w:cs="Arial"/>
          <w:szCs w:val="28"/>
        </w:rPr>
        <w:t xml:space="preserve">predators </w:t>
      </w:r>
      <w:r w:rsidR="005952EE">
        <w:rPr>
          <w:rFonts w:cs="Arial" w:hint="eastAsia"/>
          <w:szCs w:val="28"/>
        </w:rPr>
        <w:t>by nature</w:t>
      </w:r>
      <w:r w:rsidRPr="009B2EF0">
        <w:rPr>
          <w:rFonts w:cs="Arial" w:hint="eastAsia"/>
          <w:szCs w:val="28"/>
        </w:rPr>
        <w:t xml:space="preserve"> </w:t>
      </w:r>
      <w:r w:rsidRPr="009B2EF0">
        <w:rPr>
          <w:rFonts w:cs="Arial"/>
          <w:szCs w:val="28"/>
        </w:rPr>
        <w:t xml:space="preserve">could </w:t>
      </w:r>
      <w:r w:rsidRPr="009B2EF0">
        <w:rPr>
          <w:rFonts w:cs="Arial" w:hint="eastAsia"/>
          <w:szCs w:val="28"/>
        </w:rPr>
        <w:t>become</w:t>
      </w:r>
      <w:r w:rsidRPr="009B2EF0">
        <w:rPr>
          <w:rFonts w:cs="Arial"/>
          <w:szCs w:val="28"/>
        </w:rPr>
        <w:t xml:space="preserve"> specialist</w:t>
      </w:r>
      <w:r w:rsidRPr="009B2EF0">
        <w:rPr>
          <w:rFonts w:cs="Arial" w:hint="eastAsia"/>
          <w:szCs w:val="28"/>
        </w:rPr>
        <w:t>s in function</w:t>
      </w:r>
      <w:r w:rsidRPr="009B2EF0">
        <w:rPr>
          <w:rFonts w:cs="Arial"/>
          <w:szCs w:val="28"/>
        </w:rPr>
        <w:t xml:space="preserve"> </w:t>
      </w:r>
      <w:r w:rsidRPr="009B2EF0">
        <w:rPr>
          <w:rFonts w:cs="Arial" w:hint="eastAsia"/>
          <w:szCs w:val="28"/>
        </w:rPr>
        <w:t xml:space="preserve">depending on the </w:t>
      </w:r>
      <w:r w:rsidRPr="009B2EF0">
        <w:rPr>
          <w:rFonts w:cs="Arial"/>
          <w:szCs w:val="28"/>
        </w:rPr>
        <w:t>context</w:t>
      </w:r>
      <w:r w:rsidR="009676E0">
        <w:rPr>
          <w:rFonts w:cs="Arial" w:hint="eastAsia"/>
          <w:szCs w:val="28"/>
        </w:rPr>
        <w:t xml:space="preserve"> and underlines the</w:t>
      </w:r>
      <w:r w:rsidR="00A1449B">
        <w:rPr>
          <w:rFonts w:cs="Arial" w:hint="eastAsia"/>
          <w:szCs w:val="28"/>
        </w:rPr>
        <w:t>ir</w:t>
      </w:r>
      <w:r w:rsidR="009676E0">
        <w:rPr>
          <w:rFonts w:cs="Arial" w:hint="eastAsia"/>
          <w:szCs w:val="28"/>
        </w:rPr>
        <w:t xml:space="preserve"> </w:t>
      </w:r>
      <w:r w:rsidR="009676E0" w:rsidRPr="009676E0">
        <w:rPr>
          <w:rFonts w:cs="Arial"/>
          <w:szCs w:val="28"/>
        </w:rPr>
        <w:t xml:space="preserve">high </w:t>
      </w:r>
      <w:proofErr w:type="spellStart"/>
      <w:r w:rsidR="009676E0" w:rsidRPr="009676E0">
        <w:rPr>
          <w:rFonts w:cs="Arial"/>
          <w:szCs w:val="28"/>
        </w:rPr>
        <w:t>biocontrol</w:t>
      </w:r>
      <w:proofErr w:type="spellEnd"/>
      <w:r w:rsidR="009676E0" w:rsidRPr="009676E0">
        <w:rPr>
          <w:rFonts w:cs="Arial"/>
          <w:szCs w:val="28"/>
        </w:rPr>
        <w:t xml:space="preserve"> potential </w:t>
      </w:r>
      <w:r w:rsidR="009676E0">
        <w:rPr>
          <w:rFonts w:cs="Arial" w:hint="eastAsia"/>
          <w:szCs w:val="28"/>
        </w:rPr>
        <w:t>at later crop stages</w:t>
      </w:r>
      <w:r w:rsidR="009B2EF0" w:rsidRPr="009B2EF0">
        <w:rPr>
          <w:rFonts w:cs="Arial" w:hint="eastAsia"/>
          <w:szCs w:val="28"/>
        </w:rPr>
        <w:t>.</w:t>
      </w:r>
      <w:r w:rsidR="00203CA3">
        <w:rPr>
          <w:rFonts w:cs="Arial" w:hint="eastAsia"/>
          <w:szCs w:val="28"/>
        </w:rPr>
        <w:t xml:space="preserve"> I</w:t>
      </w:r>
      <w:r w:rsidR="00D05276" w:rsidRPr="009B2EF0">
        <w:rPr>
          <w:rFonts w:cs="Arial"/>
          <w:szCs w:val="28"/>
        </w:rPr>
        <w:t>nterestingly, individual</w:t>
      </w:r>
      <w:r w:rsidR="00D05276" w:rsidRPr="009B2EF0">
        <w:rPr>
          <w:rFonts w:cs="Arial" w:hint="eastAsia"/>
          <w:szCs w:val="28"/>
        </w:rPr>
        <w:t xml:space="preserve"> predator groups (</w:t>
      </w:r>
      <w:r w:rsidR="00D05276" w:rsidRPr="009B2EF0">
        <w:rPr>
          <w:rFonts w:cs="Arial"/>
          <w:szCs w:val="28"/>
        </w:rPr>
        <w:t>s</w:t>
      </w:r>
      <w:r w:rsidR="00D05276" w:rsidRPr="009B2EF0">
        <w:rPr>
          <w:rFonts w:cs="Arial" w:hint="eastAsia"/>
          <w:szCs w:val="28"/>
        </w:rPr>
        <w:t>piders and ladybeetles) exhibited distinct within-season patterns</w:t>
      </w:r>
      <w:r w:rsidR="00D05276" w:rsidRPr="00635EEA">
        <w:rPr>
          <w:rFonts w:cs="Arial" w:hint="eastAsia"/>
          <w:szCs w:val="28"/>
        </w:rPr>
        <w:t xml:space="preserve"> of rice herbivore consumption. </w:t>
      </w:r>
      <w:r w:rsidR="00020A2A" w:rsidRPr="00635EEA">
        <w:rPr>
          <w:rFonts w:cs="Arial" w:hint="eastAsia"/>
          <w:szCs w:val="28"/>
        </w:rPr>
        <w:t>T</w:t>
      </w:r>
      <w:r w:rsidR="00D05276" w:rsidRPr="00635EEA">
        <w:rPr>
          <w:rFonts w:cs="Arial" w:hint="eastAsia"/>
          <w:szCs w:val="28"/>
        </w:rPr>
        <w:t xml:space="preserve">he </w:t>
      </w:r>
      <w:r w:rsidR="00D05276" w:rsidRPr="00635EEA">
        <w:rPr>
          <w:rFonts w:cs="Arial"/>
          <w:szCs w:val="28"/>
        </w:rPr>
        <w:t>proportion</w:t>
      </w:r>
      <w:r w:rsidR="00D05276" w:rsidRPr="00635EEA">
        <w:rPr>
          <w:rFonts w:cs="Arial" w:hint="eastAsia"/>
          <w:szCs w:val="28"/>
        </w:rPr>
        <w:t xml:space="preserve"> of rice herbivores</w:t>
      </w:r>
      <w:r w:rsidR="00020A2A" w:rsidRPr="00635EEA">
        <w:rPr>
          <w:rFonts w:cs="Arial" w:hint="eastAsia"/>
          <w:szCs w:val="28"/>
        </w:rPr>
        <w:t xml:space="preserve"> consumed</w:t>
      </w:r>
      <w:r w:rsidR="00D05276" w:rsidRPr="00635EEA">
        <w:rPr>
          <w:rFonts w:cs="Arial" w:hint="eastAsia"/>
          <w:szCs w:val="28"/>
        </w:rPr>
        <w:t xml:space="preserve"> in spiders</w:t>
      </w:r>
      <w:r w:rsidR="00D05276" w:rsidRPr="00635EEA">
        <w:rPr>
          <w:rFonts w:cs="Arial"/>
          <w:szCs w:val="28"/>
        </w:rPr>
        <w:t>’</w:t>
      </w:r>
      <w:r w:rsidR="00D05276" w:rsidRPr="00635EEA">
        <w:rPr>
          <w:rFonts w:cs="Arial" w:hint="eastAsia"/>
          <w:szCs w:val="28"/>
        </w:rPr>
        <w:t xml:space="preserve"> diet</w:t>
      </w:r>
      <w:r w:rsidR="00D05276" w:rsidRPr="00635EEA">
        <w:rPr>
          <w:rFonts w:cs="Arial"/>
          <w:szCs w:val="28"/>
        </w:rPr>
        <w:t xml:space="preserve"> </w:t>
      </w:r>
      <w:r w:rsidR="00D05276" w:rsidRPr="00635EEA">
        <w:rPr>
          <w:rFonts w:cs="Arial" w:hint="eastAsia"/>
          <w:szCs w:val="28"/>
        </w:rPr>
        <w:t>gradually increas</w:t>
      </w:r>
      <w:r w:rsidR="00D05276" w:rsidRPr="00635EEA">
        <w:rPr>
          <w:rFonts w:cs="Arial"/>
          <w:szCs w:val="28"/>
        </w:rPr>
        <w:t>ed</w:t>
      </w:r>
      <w:r w:rsidR="00D05276" w:rsidRPr="00635EEA">
        <w:rPr>
          <w:rFonts w:cs="Arial" w:hint="eastAsia"/>
          <w:szCs w:val="28"/>
        </w:rPr>
        <w:t xml:space="preserve"> </w:t>
      </w:r>
      <w:r w:rsidR="00020A2A" w:rsidRPr="00635EEA">
        <w:rPr>
          <w:rFonts w:cs="Arial" w:hint="eastAsia"/>
          <w:szCs w:val="28"/>
        </w:rPr>
        <w:t xml:space="preserve">from early </w:t>
      </w:r>
      <w:r w:rsidR="00D05276" w:rsidRPr="00635EEA">
        <w:rPr>
          <w:rFonts w:cs="Arial"/>
          <w:szCs w:val="28"/>
        </w:rPr>
        <w:t>toward late</w:t>
      </w:r>
      <w:r w:rsidR="00D05276" w:rsidRPr="00635EEA">
        <w:rPr>
          <w:rFonts w:cs="Arial" w:hint="eastAsia"/>
          <w:szCs w:val="28"/>
        </w:rPr>
        <w:t>r</w:t>
      </w:r>
      <w:r w:rsidR="00D05276" w:rsidRPr="00635EEA">
        <w:rPr>
          <w:rFonts w:cs="Arial"/>
          <w:szCs w:val="28"/>
        </w:rPr>
        <w:t xml:space="preserve"> </w:t>
      </w:r>
      <w:r w:rsidR="00D05276" w:rsidRPr="00635EEA">
        <w:rPr>
          <w:rFonts w:cs="Arial" w:hint="eastAsia"/>
          <w:szCs w:val="28"/>
        </w:rPr>
        <w:t xml:space="preserve">crop </w:t>
      </w:r>
      <w:r w:rsidR="00D05276" w:rsidRPr="00635EEA">
        <w:rPr>
          <w:rFonts w:cs="Arial"/>
          <w:szCs w:val="28"/>
        </w:rPr>
        <w:t>season</w:t>
      </w:r>
      <w:r w:rsidR="00D05276" w:rsidRPr="00635EEA">
        <w:rPr>
          <w:rFonts w:cs="Arial" w:hint="eastAsia"/>
          <w:szCs w:val="28"/>
        </w:rPr>
        <w:t xml:space="preserve"> (Fig. 2b), whereas that</w:t>
      </w:r>
      <w:r w:rsidR="00020A2A" w:rsidRPr="00635EEA">
        <w:rPr>
          <w:rFonts w:cs="Arial" w:hint="eastAsia"/>
          <w:szCs w:val="28"/>
        </w:rPr>
        <w:t xml:space="preserve"> consumed</w:t>
      </w:r>
      <w:r w:rsidR="00D05276" w:rsidRPr="00635EEA">
        <w:rPr>
          <w:rFonts w:cs="Arial" w:hint="eastAsia"/>
          <w:szCs w:val="28"/>
        </w:rPr>
        <w:t xml:space="preserve"> in ladybeetles</w:t>
      </w:r>
      <w:r w:rsidR="00D05276" w:rsidRPr="00635EEA">
        <w:rPr>
          <w:rFonts w:cs="Arial"/>
          <w:szCs w:val="28"/>
        </w:rPr>
        <w:t>’</w:t>
      </w:r>
      <w:r w:rsidR="00D05276" w:rsidRPr="00635EEA">
        <w:rPr>
          <w:rFonts w:cs="Arial" w:hint="eastAsia"/>
          <w:szCs w:val="28"/>
        </w:rPr>
        <w:t xml:space="preserve"> diet remained relatively stable throughout the season (Fig. 2c).</w:t>
      </w:r>
      <w:r w:rsidR="00230B1F" w:rsidRPr="00635EEA">
        <w:rPr>
          <w:rFonts w:cs="Arial" w:hint="eastAsia"/>
          <w:szCs w:val="28"/>
        </w:rPr>
        <w:t xml:space="preserve"> </w:t>
      </w:r>
      <w:r w:rsidR="00853C9A" w:rsidRPr="00635EEA">
        <w:rPr>
          <w:rFonts w:cs="Arial" w:hint="eastAsia"/>
          <w:szCs w:val="28"/>
        </w:rPr>
        <w:t>Our results also revealed similar among-year patterns in r</w:t>
      </w:r>
      <w:r w:rsidR="004F2F24" w:rsidRPr="00635EEA">
        <w:rPr>
          <w:rFonts w:cs="Arial"/>
          <w:szCs w:val="28"/>
        </w:rPr>
        <w:t>ice herbivore consumption</w:t>
      </w:r>
      <w:r w:rsidR="004F2F24" w:rsidRPr="00635EEA">
        <w:rPr>
          <w:rFonts w:cs="Arial" w:hint="eastAsia"/>
          <w:szCs w:val="28"/>
        </w:rPr>
        <w:t xml:space="preserve"> by predators in organic </w:t>
      </w:r>
      <w:r w:rsidR="00853C9A" w:rsidRPr="00635EEA">
        <w:rPr>
          <w:rFonts w:cs="Arial" w:hint="eastAsia"/>
          <w:szCs w:val="28"/>
        </w:rPr>
        <w:t>and conventional rice farms</w:t>
      </w:r>
      <w:r w:rsidR="004F2F24" w:rsidRPr="00635EEA">
        <w:rPr>
          <w:rFonts w:cs="Arial" w:hint="eastAsia"/>
          <w:szCs w:val="28"/>
        </w:rPr>
        <w:t xml:space="preserve">, </w:t>
      </w:r>
      <w:r w:rsidR="004F2F24" w:rsidRPr="00635EEA">
        <w:rPr>
          <w:rFonts w:cs="Arial"/>
          <w:szCs w:val="28"/>
        </w:rPr>
        <w:t>suggesting consistency in their feeding</w:t>
      </w:r>
      <w:r w:rsidR="004F2F24" w:rsidRPr="00635EEA">
        <w:rPr>
          <w:rFonts w:cs="Arial" w:hint="eastAsia"/>
          <w:szCs w:val="28"/>
        </w:rPr>
        <w:t xml:space="preserve"> habits (Fig. 2</w:t>
      </w:r>
      <w:r w:rsidR="00614D11" w:rsidRPr="00635EEA">
        <w:rPr>
          <w:rFonts w:cs="Arial" w:hint="eastAsia"/>
          <w:szCs w:val="28"/>
        </w:rPr>
        <w:t xml:space="preserve">; </w:t>
      </w:r>
      <w:r w:rsidR="004F2F24" w:rsidRPr="0041717B">
        <w:rPr>
          <w:rFonts w:cs="Arial" w:hint="eastAsia"/>
          <w:szCs w:val="28"/>
        </w:rPr>
        <w:t xml:space="preserve">Table 1). </w:t>
      </w:r>
      <w:r w:rsidR="00061C59" w:rsidRPr="0041717B">
        <w:rPr>
          <w:rFonts w:cs="Arial" w:hint="eastAsia"/>
          <w:szCs w:val="28"/>
        </w:rPr>
        <w:t>The proportion of rice pests consumed in predators</w:t>
      </w:r>
      <w:r w:rsidR="00061C59" w:rsidRPr="0041717B">
        <w:rPr>
          <w:rFonts w:cs="Arial"/>
          <w:szCs w:val="28"/>
        </w:rPr>
        <w:t>’</w:t>
      </w:r>
      <w:r w:rsidR="00061C59" w:rsidRPr="0041717B">
        <w:rPr>
          <w:rFonts w:cs="Arial" w:hint="eastAsia"/>
          <w:szCs w:val="28"/>
        </w:rPr>
        <w:t xml:space="preserve"> diet </w:t>
      </w:r>
      <w:r w:rsidR="00D05869" w:rsidRPr="0041717B">
        <w:rPr>
          <w:rFonts w:cs="Arial" w:hint="eastAsia"/>
          <w:szCs w:val="28"/>
        </w:rPr>
        <w:t>differed between farm</w:t>
      </w:r>
      <w:r w:rsidR="0041717B" w:rsidRPr="0041717B">
        <w:rPr>
          <w:rFonts w:cs="Arial" w:hint="eastAsia"/>
          <w:szCs w:val="28"/>
        </w:rPr>
        <w:t xml:space="preserve"> types</w:t>
      </w:r>
      <w:r w:rsidR="00D05869" w:rsidRPr="0041717B">
        <w:rPr>
          <w:rFonts w:cs="Arial" w:hint="eastAsia"/>
          <w:szCs w:val="28"/>
        </w:rPr>
        <w:t xml:space="preserve"> as well as among crop stages. However, </w:t>
      </w:r>
      <w:r w:rsidR="00061C59" w:rsidRPr="0041717B">
        <w:rPr>
          <w:rFonts w:cs="Arial" w:hint="eastAsia"/>
          <w:szCs w:val="28"/>
        </w:rPr>
        <w:t xml:space="preserve">contrary to expectation and previous studies, pest consumption by predators </w:t>
      </w:r>
      <w:r w:rsidR="00D05869" w:rsidRPr="0041717B">
        <w:rPr>
          <w:rFonts w:cs="Arial" w:hint="eastAsia"/>
          <w:szCs w:val="28"/>
        </w:rPr>
        <w:t>w</w:t>
      </w:r>
      <w:r w:rsidR="00D05869" w:rsidRPr="0041717B">
        <w:rPr>
          <w:rFonts w:cs="Arial"/>
          <w:szCs w:val="28"/>
        </w:rPr>
        <w:t>as</w:t>
      </w:r>
      <w:r w:rsidR="00D05869" w:rsidRPr="0041717B">
        <w:rPr>
          <w:rFonts w:cs="Arial" w:hint="eastAsia"/>
          <w:szCs w:val="28"/>
        </w:rPr>
        <w:t xml:space="preserve"> not associated with the</w:t>
      </w:r>
      <w:r w:rsidR="00061C59" w:rsidRPr="0041717B">
        <w:rPr>
          <w:rFonts w:cs="Arial" w:hint="eastAsia"/>
          <w:szCs w:val="28"/>
        </w:rPr>
        <w:t xml:space="preserve"> vegetation</w:t>
      </w:r>
      <w:r w:rsidR="00D05869" w:rsidRPr="0041717B">
        <w:rPr>
          <w:rFonts w:cs="Arial" w:hint="eastAsia"/>
          <w:szCs w:val="28"/>
        </w:rPr>
        <w:t xml:space="preserve"> </w:t>
      </w:r>
      <w:r w:rsidR="00061C59" w:rsidRPr="0041717B">
        <w:rPr>
          <w:rFonts w:cs="Arial" w:hint="eastAsia"/>
          <w:szCs w:val="28"/>
        </w:rPr>
        <w:t>(</w:t>
      </w:r>
      <w:r w:rsidR="00D05869" w:rsidRPr="0041717B">
        <w:rPr>
          <w:rFonts w:cs="Arial" w:hint="eastAsia"/>
          <w:szCs w:val="28"/>
        </w:rPr>
        <w:t>percent forest cover</w:t>
      </w:r>
      <w:r w:rsidR="00061C59" w:rsidRPr="0041717B">
        <w:rPr>
          <w:rFonts w:cs="Arial" w:hint="eastAsia"/>
          <w:szCs w:val="28"/>
        </w:rPr>
        <w:t xml:space="preserve">) surrounding the farms, neither was the </w:t>
      </w:r>
      <w:r w:rsidR="00061C59" w:rsidRPr="0041717B">
        <w:rPr>
          <w:rFonts w:cs="Arial"/>
          <w:szCs w:val="28"/>
        </w:rPr>
        <w:t>relative abundance of rice herbivores in the field</w:t>
      </w:r>
      <w:r w:rsidR="00061C59" w:rsidRPr="0041717B">
        <w:rPr>
          <w:rFonts w:cs="Arial" w:hint="eastAsia"/>
          <w:szCs w:val="28"/>
        </w:rPr>
        <w:t xml:space="preserve"> (</w:t>
      </w:r>
      <w:r w:rsidR="004F2F24" w:rsidRPr="0041717B">
        <w:rPr>
          <w:rFonts w:cs="Arial" w:hint="eastAsia"/>
          <w:szCs w:val="28"/>
        </w:rPr>
        <w:t xml:space="preserve">Table 1). </w:t>
      </w:r>
      <w:r w:rsidR="00797831" w:rsidRPr="003903B4">
        <w:rPr>
          <w:rFonts w:cs="Arial" w:hint="eastAsia"/>
          <w:szCs w:val="28"/>
        </w:rPr>
        <w:t>W</w:t>
      </w:r>
      <w:r w:rsidR="00EB6F5F" w:rsidRPr="003903B4">
        <w:rPr>
          <w:rFonts w:cs="Arial"/>
          <w:szCs w:val="28"/>
        </w:rPr>
        <w:t>e discuss</w:t>
      </w:r>
      <w:r w:rsidR="00797831" w:rsidRPr="003903B4">
        <w:rPr>
          <w:rFonts w:cs="Arial" w:hint="eastAsia"/>
          <w:szCs w:val="28"/>
        </w:rPr>
        <w:t xml:space="preserve"> in the following</w:t>
      </w:r>
      <w:r w:rsidR="00EB6F5F" w:rsidRPr="003903B4">
        <w:rPr>
          <w:rFonts w:cs="Arial"/>
          <w:szCs w:val="28"/>
        </w:rPr>
        <w:t xml:space="preserve"> a) </w:t>
      </w:r>
      <w:r w:rsidR="00197F3E" w:rsidRPr="003903B4">
        <w:rPr>
          <w:rFonts w:cs="Arial" w:hint="eastAsia"/>
          <w:szCs w:val="28"/>
        </w:rPr>
        <w:t xml:space="preserve">the </w:t>
      </w:r>
      <w:r w:rsidR="008A7A3C" w:rsidRPr="003903B4">
        <w:rPr>
          <w:rFonts w:cs="Arial" w:hint="eastAsia"/>
          <w:szCs w:val="28"/>
        </w:rPr>
        <w:t>patterns</w:t>
      </w:r>
      <w:r w:rsidR="00197F3E" w:rsidRPr="003903B4">
        <w:rPr>
          <w:rFonts w:cs="Arial" w:hint="eastAsia"/>
          <w:szCs w:val="28"/>
        </w:rPr>
        <w:t xml:space="preserve"> </w:t>
      </w:r>
      <w:r w:rsidR="003903B4" w:rsidRPr="003903B4">
        <w:rPr>
          <w:rFonts w:cs="Arial" w:hint="eastAsia"/>
          <w:szCs w:val="28"/>
        </w:rPr>
        <w:t>of</w:t>
      </w:r>
      <w:r w:rsidR="00197F3E" w:rsidRPr="003903B4">
        <w:rPr>
          <w:rFonts w:cs="Arial" w:hint="eastAsia"/>
          <w:szCs w:val="28"/>
        </w:rPr>
        <w:t xml:space="preserve"> diet compositions of</w:t>
      </w:r>
      <w:r w:rsidR="00EB6F5F" w:rsidRPr="003903B4">
        <w:rPr>
          <w:rFonts w:cs="Arial"/>
          <w:szCs w:val="28"/>
        </w:rPr>
        <w:t xml:space="preserve"> generalist arthropod</w:t>
      </w:r>
      <w:r w:rsidR="00197F3E" w:rsidRPr="003903B4">
        <w:rPr>
          <w:rFonts w:cs="Arial"/>
          <w:szCs w:val="28"/>
        </w:rPr>
        <w:t xml:space="preserve"> </w:t>
      </w:r>
      <w:r w:rsidR="00197F3E" w:rsidRPr="003903B4">
        <w:rPr>
          <w:rFonts w:cs="Arial"/>
          <w:szCs w:val="28"/>
        </w:rPr>
        <w:lastRenderedPageBreak/>
        <w:t>predators</w:t>
      </w:r>
      <w:r w:rsidR="00EB6F5F" w:rsidRPr="003903B4">
        <w:rPr>
          <w:rFonts w:cs="Arial"/>
          <w:szCs w:val="28"/>
        </w:rPr>
        <w:t xml:space="preserve">, b) the effect of </w:t>
      </w:r>
      <w:r w:rsidR="00197F3E" w:rsidRPr="003903B4">
        <w:rPr>
          <w:rFonts w:cs="Arial" w:hint="eastAsia"/>
          <w:szCs w:val="28"/>
        </w:rPr>
        <w:t>various abiotic and biotic factors</w:t>
      </w:r>
      <w:r w:rsidR="00EB6F5F" w:rsidRPr="003903B4">
        <w:rPr>
          <w:rFonts w:cs="Arial"/>
          <w:szCs w:val="28"/>
        </w:rPr>
        <w:t xml:space="preserve"> on </w:t>
      </w:r>
      <w:r w:rsidR="00197F3E" w:rsidRPr="003903B4">
        <w:rPr>
          <w:rFonts w:cs="Arial" w:hint="eastAsia"/>
          <w:szCs w:val="28"/>
        </w:rPr>
        <w:t>pest consumption by predators</w:t>
      </w:r>
      <w:r w:rsidR="00EB6F5F" w:rsidRPr="003903B4">
        <w:rPr>
          <w:rFonts w:cs="Arial"/>
          <w:szCs w:val="28"/>
        </w:rPr>
        <w:t xml:space="preserve">, </w:t>
      </w:r>
      <w:r w:rsidR="00797831" w:rsidRPr="003903B4">
        <w:rPr>
          <w:rFonts w:cs="Arial" w:hint="eastAsia"/>
          <w:szCs w:val="28"/>
        </w:rPr>
        <w:t xml:space="preserve">and </w:t>
      </w:r>
      <w:r w:rsidR="00EB6F5F" w:rsidRPr="003903B4">
        <w:rPr>
          <w:rFonts w:cs="Arial"/>
          <w:szCs w:val="28"/>
        </w:rPr>
        <w:t xml:space="preserve">c) the </w:t>
      </w:r>
      <w:r w:rsidR="00797831" w:rsidRPr="003903B4">
        <w:rPr>
          <w:rFonts w:cs="Arial" w:hint="eastAsia"/>
          <w:szCs w:val="28"/>
        </w:rPr>
        <w:t xml:space="preserve">limitations and potential </w:t>
      </w:r>
      <w:r w:rsidR="00EB6F5F" w:rsidRPr="003903B4">
        <w:rPr>
          <w:rFonts w:cs="Arial"/>
          <w:szCs w:val="28"/>
        </w:rPr>
        <w:t xml:space="preserve">caveats of this study. We </w:t>
      </w:r>
      <w:r w:rsidR="00797831" w:rsidRPr="003903B4">
        <w:rPr>
          <w:rFonts w:cs="Arial" w:hint="eastAsia"/>
          <w:szCs w:val="28"/>
        </w:rPr>
        <w:t>finish</w:t>
      </w:r>
      <w:r w:rsidR="00797831" w:rsidRPr="003903B4">
        <w:rPr>
          <w:rFonts w:cs="Arial"/>
          <w:szCs w:val="28"/>
        </w:rPr>
        <w:t xml:space="preserve"> by</w:t>
      </w:r>
      <w:r w:rsidR="00797831" w:rsidRPr="003903B4">
        <w:rPr>
          <w:rFonts w:cs="Arial" w:hint="eastAsia"/>
          <w:szCs w:val="28"/>
        </w:rPr>
        <w:t xml:space="preserve"> highlighting</w:t>
      </w:r>
      <w:r w:rsidR="00EB6F5F" w:rsidRPr="003903B4">
        <w:rPr>
          <w:rFonts w:cs="Arial"/>
          <w:szCs w:val="28"/>
        </w:rPr>
        <w:t xml:space="preserve"> the implications</w:t>
      </w:r>
      <w:r w:rsidR="00797831" w:rsidRPr="003903B4">
        <w:rPr>
          <w:rFonts w:cs="Arial" w:hint="eastAsia"/>
          <w:szCs w:val="28"/>
        </w:rPr>
        <w:t xml:space="preserve"> of our results</w:t>
      </w:r>
      <w:r w:rsidR="00EB6F5F" w:rsidRPr="003903B4">
        <w:rPr>
          <w:rFonts w:cs="Arial"/>
          <w:szCs w:val="28"/>
        </w:rPr>
        <w:t xml:space="preserve"> for agricultural management.</w:t>
      </w:r>
    </w:p>
    <w:p w:rsidR="00E26211" w:rsidRPr="00AF797D" w:rsidRDefault="00E26211" w:rsidP="008B6FEB">
      <w:pPr>
        <w:rPr>
          <w:rFonts w:cs="Arial"/>
          <w:color w:val="FF0000"/>
          <w:szCs w:val="28"/>
        </w:rPr>
      </w:pPr>
    </w:p>
    <w:p w:rsidR="00AF797D" w:rsidRDefault="00AF797D">
      <w:pPr>
        <w:rPr>
          <w:rFonts w:cs="Arial"/>
          <w:szCs w:val="28"/>
        </w:rPr>
      </w:pPr>
      <w:r>
        <w:rPr>
          <w:rFonts w:cs="Arial"/>
          <w:szCs w:val="28"/>
        </w:rPr>
        <w:br w:type="page"/>
      </w:r>
    </w:p>
    <w:p w:rsidR="008575B3" w:rsidRPr="008575B3" w:rsidRDefault="008575B3" w:rsidP="008575B3">
      <w:pPr>
        <w:jc w:val="center"/>
        <w:rPr>
          <w:rFonts w:cs="Arial"/>
          <w:i/>
          <w:szCs w:val="28"/>
        </w:rPr>
      </w:pPr>
      <w:r w:rsidRPr="008575B3">
        <w:rPr>
          <w:rFonts w:cs="Arial" w:hint="eastAsia"/>
          <w:i/>
          <w:szCs w:val="28"/>
        </w:rPr>
        <w:lastRenderedPageBreak/>
        <w:t>Patterns of diet compositions of</w:t>
      </w:r>
      <w:r w:rsidRPr="008575B3">
        <w:rPr>
          <w:rFonts w:cs="Arial"/>
          <w:i/>
          <w:szCs w:val="28"/>
        </w:rPr>
        <w:t xml:space="preserve"> generalist arthropod predators</w:t>
      </w:r>
    </w:p>
    <w:p w:rsidR="00830974" w:rsidRDefault="00305B22" w:rsidP="005952EE">
      <w:pPr>
        <w:jc w:val="left"/>
        <w:rPr>
          <w:rFonts w:cs="Arial" w:hint="eastAsia"/>
          <w:color w:val="0070C0"/>
          <w:szCs w:val="28"/>
        </w:rPr>
      </w:pPr>
      <w:r>
        <w:rPr>
          <w:rFonts w:cs="Arial" w:hint="eastAsia"/>
          <w:color w:val="0070C0"/>
          <w:szCs w:val="28"/>
        </w:rPr>
        <w:t>Across the three study years, p</w:t>
      </w:r>
      <w:r w:rsidR="00CD2A63">
        <w:rPr>
          <w:rFonts w:cs="Arial" w:hint="eastAsia"/>
          <w:color w:val="0070C0"/>
          <w:szCs w:val="28"/>
        </w:rPr>
        <w:t xml:space="preserve">redators </w:t>
      </w:r>
      <w:r w:rsidR="00E70DC6" w:rsidRPr="00E70DC6">
        <w:rPr>
          <w:rFonts w:cs="Arial" w:hint="eastAsia"/>
          <w:color w:val="0070C0"/>
          <w:szCs w:val="28"/>
        </w:rPr>
        <w:t xml:space="preserve">in both </w:t>
      </w:r>
      <w:r w:rsidR="00E70DC6" w:rsidRPr="00E70DC6">
        <w:rPr>
          <w:rFonts w:cs="Arial"/>
          <w:color w:val="0070C0"/>
          <w:szCs w:val="28"/>
        </w:rPr>
        <w:t>organic and conventional farms</w:t>
      </w:r>
      <w:r w:rsidR="00E70DC6" w:rsidRPr="00E70DC6">
        <w:rPr>
          <w:rFonts w:cs="Arial" w:hint="eastAsia"/>
          <w:color w:val="0070C0"/>
          <w:szCs w:val="28"/>
        </w:rPr>
        <w:t xml:space="preserve"> </w:t>
      </w:r>
      <w:r w:rsidR="00E70DC6">
        <w:rPr>
          <w:rFonts w:cs="Arial" w:hint="eastAsia"/>
          <w:color w:val="0070C0"/>
          <w:szCs w:val="28"/>
        </w:rPr>
        <w:t xml:space="preserve">consumed increasing </w:t>
      </w:r>
      <w:r w:rsidR="00E70DC6">
        <w:rPr>
          <w:rFonts w:cs="Arial"/>
          <w:color w:val="0070C0"/>
          <w:szCs w:val="28"/>
        </w:rPr>
        <w:t>proportion</w:t>
      </w:r>
      <w:r w:rsidR="00E70DC6">
        <w:rPr>
          <w:rFonts w:cs="Arial" w:hint="eastAsia"/>
          <w:color w:val="0070C0"/>
          <w:szCs w:val="28"/>
        </w:rPr>
        <w:t xml:space="preserve"> of rice pests</w:t>
      </w:r>
      <w:r w:rsidR="00E70DC6" w:rsidRPr="00E70DC6">
        <w:rPr>
          <w:rFonts w:cs="Arial" w:hint="eastAsia"/>
          <w:color w:val="0070C0"/>
          <w:szCs w:val="28"/>
        </w:rPr>
        <w:t xml:space="preserve"> over the crop season,</w:t>
      </w:r>
      <w:r w:rsidR="00830974">
        <w:rPr>
          <w:rFonts w:cs="Arial" w:hint="eastAsia"/>
          <w:color w:val="0070C0"/>
          <w:szCs w:val="28"/>
        </w:rPr>
        <w:t xml:space="preserve"> accounting for around 90%</w:t>
      </w:r>
      <w:r w:rsidR="00E70DC6" w:rsidRPr="00E70DC6">
        <w:rPr>
          <w:rFonts w:cs="Arial" w:hint="eastAsia"/>
          <w:color w:val="0070C0"/>
          <w:szCs w:val="28"/>
        </w:rPr>
        <w:t xml:space="preserve"> </w:t>
      </w:r>
      <w:r w:rsidR="00830974">
        <w:rPr>
          <w:rFonts w:cs="Arial" w:hint="eastAsia"/>
          <w:color w:val="0070C0"/>
          <w:szCs w:val="28"/>
        </w:rPr>
        <w:t>in predators</w:t>
      </w:r>
      <w:r w:rsidR="00830974">
        <w:rPr>
          <w:rFonts w:cs="Arial"/>
          <w:color w:val="0070C0"/>
          <w:szCs w:val="28"/>
        </w:rPr>
        <w:t>’</w:t>
      </w:r>
      <w:r w:rsidR="00830974">
        <w:rPr>
          <w:rFonts w:cs="Arial" w:hint="eastAsia"/>
          <w:color w:val="0070C0"/>
          <w:szCs w:val="28"/>
        </w:rPr>
        <w:t xml:space="preserve"> diet, whereas the </w:t>
      </w:r>
      <w:r w:rsidR="00830974" w:rsidRPr="00830974">
        <w:rPr>
          <w:rFonts w:cs="Arial" w:hint="eastAsia"/>
          <w:color w:val="0070C0"/>
          <w:szCs w:val="28"/>
        </w:rPr>
        <w:t xml:space="preserve">proportion of </w:t>
      </w:r>
      <w:proofErr w:type="spellStart"/>
      <w:r w:rsidR="00830974" w:rsidRPr="00830974">
        <w:rPr>
          <w:rFonts w:cs="Arial" w:hint="eastAsia"/>
          <w:color w:val="0070C0"/>
          <w:szCs w:val="28"/>
        </w:rPr>
        <w:t>detritivores</w:t>
      </w:r>
      <w:proofErr w:type="spellEnd"/>
      <w:r w:rsidR="00830974">
        <w:rPr>
          <w:rFonts w:cs="Arial" w:hint="eastAsia"/>
          <w:color w:val="0070C0"/>
          <w:szCs w:val="28"/>
        </w:rPr>
        <w:t xml:space="preserve"> and </w:t>
      </w:r>
      <w:r w:rsidR="00830974" w:rsidRPr="00830974">
        <w:rPr>
          <w:rFonts w:cs="Arial" w:hint="eastAsia"/>
          <w:color w:val="0070C0"/>
          <w:szCs w:val="28"/>
        </w:rPr>
        <w:t>tourist herbivores</w:t>
      </w:r>
      <w:r w:rsidR="00830974">
        <w:rPr>
          <w:rFonts w:cs="Arial" w:hint="eastAsia"/>
          <w:color w:val="0070C0"/>
          <w:szCs w:val="28"/>
        </w:rPr>
        <w:t xml:space="preserve"> gradually decreased over time and contribute less than 10% to the diet</w:t>
      </w:r>
      <w:r w:rsidR="00863C0B">
        <w:rPr>
          <w:rFonts w:cs="Arial" w:hint="eastAsia"/>
          <w:color w:val="0070C0"/>
          <w:szCs w:val="28"/>
        </w:rPr>
        <w:t xml:space="preserve"> (Fig. 1</w:t>
      </w:r>
      <w:r>
        <w:rPr>
          <w:rFonts w:cs="Arial" w:hint="eastAsia"/>
          <w:color w:val="0070C0"/>
          <w:szCs w:val="28"/>
        </w:rPr>
        <w:t>; Table S2</w:t>
      </w:r>
      <w:r w:rsidR="00863C0B">
        <w:rPr>
          <w:rFonts w:cs="Arial" w:hint="eastAsia"/>
          <w:color w:val="0070C0"/>
          <w:szCs w:val="28"/>
        </w:rPr>
        <w:t>)</w:t>
      </w:r>
      <w:r w:rsidR="00830974">
        <w:rPr>
          <w:rFonts w:cs="Arial" w:hint="eastAsia"/>
          <w:color w:val="0070C0"/>
          <w:szCs w:val="28"/>
        </w:rPr>
        <w:t xml:space="preserve">. </w:t>
      </w:r>
    </w:p>
    <w:p w:rsidR="00305B22" w:rsidRPr="00305B22" w:rsidRDefault="00305B22" w:rsidP="00305B22">
      <w:pPr>
        <w:jc w:val="left"/>
        <w:rPr>
          <w:rFonts w:cs="Arial" w:hint="eastAsia"/>
          <w:color w:val="0070C0"/>
          <w:szCs w:val="28"/>
        </w:rPr>
      </w:pPr>
      <w:r w:rsidRPr="00305B22">
        <w:rPr>
          <w:rFonts w:cs="Arial" w:hint="eastAsia"/>
          <w:color w:val="0070C0"/>
          <w:szCs w:val="28"/>
        </w:rPr>
        <w:t>Interestingly, although generalist predators are known to be exploit a wide range of prey items, our diet analysis indeed reveals a previously under-appreciated aspect of g</w:t>
      </w:r>
      <w:r w:rsidRPr="00305B22">
        <w:rPr>
          <w:rFonts w:cs="Arial"/>
          <w:color w:val="0070C0"/>
          <w:szCs w:val="28"/>
        </w:rPr>
        <w:t xml:space="preserve">eneralist </w:t>
      </w:r>
      <w:r w:rsidRPr="00305B22">
        <w:rPr>
          <w:rFonts w:cs="Arial" w:hint="eastAsia"/>
          <w:color w:val="0070C0"/>
          <w:szCs w:val="28"/>
        </w:rPr>
        <w:t xml:space="preserve">arthropod </w:t>
      </w:r>
      <w:r w:rsidRPr="00305B22">
        <w:rPr>
          <w:rFonts w:cs="Arial"/>
          <w:color w:val="0070C0"/>
          <w:szCs w:val="28"/>
        </w:rPr>
        <w:t>predators—</w:t>
      </w:r>
      <w:r w:rsidRPr="00305B22">
        <w:rPr>
          <w:rFonts w:cs="Arial" w:hint="eastAsia"/>
          <w:color w:val="0070C0"/>
          <w:szCs w:val="28"/>
        </w:rPr>
        <w:t xml:space="preserve">generalists by nature </w:t>
      </w:r>
      <w:r w:rsidRPr="00305B22">
        <w:rPr>
          <w:rFonts w:cs="Arial"/>
          <w:color w:val="0070C0"/>
          <w:szCs w:val="28"/>
        </w:rPr>
        <w:t xml:space="preserve">could </w:t>
      </w:r>
      <w:r w:rsidRPr="00305B22">
        <w:rPr>
          <w:rFonts w:cs="Arial" w:hint="eastAsia"/>
          <w:color w:val="0070C0"/>
          <w:szCs w:val="28"/>
        </w:rPr>
        <w:t>become</w:t>
      </w:r>
      <w:r w:rsidRPr="00305B22">
        <w:rPr>
          <w:rFonts w:cs="Arial"/>
          <w:color w:val="0070C0"/>
          <w:szCs w:val="28"/>
        </w:rPr>
        <w:t xml:space="preserve"> specialist</w:t>
      </w:r>
      <w:r w:rsidRPr="00305B22">
        <w:rPr>
          <w:rFonts w:cs="Arial" w:hint="eastAsia"/>
          <w:color w:val="0070C0"/>
          <w:szCs w:val="28"/>
        </w:rPr>
        <w:t>s in function</w:t>
      </w:r>
      <w:r w:rsidRPr="00305B22">
        <w:rPr>
          <w:rFonts w:cs="Arial"/>
          <w:color w:val="0070C0"/>
          <w:szCs w:val="28"/>
        </w:rPr>
        <w:t xml:space="preserve"> </w:t>
      </w:r>
      <w:r w:rsidRPr="00305B22">
        <w:rPr>
          <w:rFonts w:cs="Arial" w:hint="eastAsia"/>
          <w:color w:val="0070C0"/>
          <w:szCs w:val="28"/>
        </w:rPr>
        <w:t xml:space="preserve">depending on the </w:t>
      </w:r>
      <w:r w:rsidRPr="00305B22">
        <w:rPr>
          <w:rFonts w:cs="Arial"/>
          <w:color w:val="0070C0"/>
          <w:szCs w:val="28"/>
        </w:rPr>
        <w:t>context</w:t>
      </w:r>
      <w:r w:rsidRPr="00305B22">
        <w:rPr>
          <w:rFonts w:cs="Arial" w:hint="eastAsia"/>
          <w:color w:val="0070C0"/>
          <w:szCs w:val="28"/>
        </w:rPr>
        <w:t>.</w:t>
      </w:r>
    </w:p>
    <w:p w:rsidR="00E2639C" w:rsidRPr="00E2639C" w:rsidRDefault="00E2639C" w:rsidP="00E2639C">
      <w:pPr>
        <w:jc w:val="left"/>
        <w:rPr>
          <w:rFonts w:cs="Arial" w:hint="eastAsia"/>
          <w:color w:val="0070C0"/>
          <w:szCs w:val="28"/>
        </w:rPr>
      </w:pPr>
      <w:r w:rsidRPr="00E2639C">
        <w:rPr>
          <w:rFonts w:cs="Arial" w:hint="eastAsia"/>
          <w:color w:val="0070C0"/>
          <w:szCs w:val="28"/>
        </w:rPr>
        <w:t>It is also n</w:t>
      </w:r>
      <w:r w:rsidRPr="00E2639C">
        <w:rPr>
          <w:rFonts w:cs="Arial"/>
          <w:color w:val="0070C0"/>
          <w:szCs w:val="28"/>
        </w:rPr>
        <w:t>oteworth</w:t>
      </w:r>
      <w:r w:rsidRPr="00E2639C">
        <w:rPr>
          <w:rFonts w:cs="Arial" w:hint="eastAsia"/>
          <w:color w:val="0070C0"/>
          <w:szCs w:val="28"/>
        </w:rPr>
        <w:t xml:space="preserve">y that higher </w:t>
      </w:r>
      <w:r w:rsidRPr="00E2639C">
        <w:rPr>
          <w:rFonts w:cs="Arial"/>
          <w:color w:val="0070C0"/>
          <w:szCs w:val="28"/>
        </w:rPr>
        <w:t>alternative</w:t>
      </w:r>
      <w:r w:rsidRPr="00E2639C">
        <w:rPr>
          <w:rFonts w:cs="Arial" w:hint="eastAsia"/>
          <w:color w:val="0070C0"/>
          <w:szCs w:val="28"/>
        </w:rPr>
        <w:t xml:space="preserve"> prey might have supported predator population later in the crop stage [citation], although we did not experimentally test this </w:t>
      </w:r>
      <w:r w:rsidRPr="00E2639C">
        <w:rPr>
          <w:rFonts w:cs="Arial"/>
          <w:color w:val="0070C0"/>
          <w:szCs w:val="28"/>
        </w:rPr>
        <w:t>proposal</w:t>
      </w:r>
      <w:r w:rsidRPr="00E2639C">
        <w:rPr>
          <w:rFonts w:cs="Arial" w:hint="eastAsia"/>
          <w:color w:val="0070C0"/>
          <w:szCs w:val="28"/>
        </w:rPr>
        <w:t xml:space="preserve"> in our </w:t>
      </w:r>
      <w:r w:rsidRPr="00E2639C">
        <w:rPr>
          <w:rFonts w:cs="Arial"/>
          <w:color w:val="0070C0"/>
          <w:szCs w:val="28"/>
        </w:rPr>
        <w:t>study</w:t>
      </w:r>
      <w:r w:rsidRPr="00E2639C">
        <w:rPr>
          <w:rFonts w:cs="Arial" w:hint="eastAsia"/>
          <w:color w:val="0070C0"/>
          <w:szCs w:val="28"/>
        </w:rPr>
        <w:t xml:space="preserve">. </w:t>
      </w:r>
    </w:p>
    <w:p w:rsidR="005952EE" w:rsidRDefault="00E2639C" w:rsidP="005952EE">
      <w:pPr>
        <w:jc w:val="left"/>
        <w:rPr>
          <w:rFonts w:cs="Arial" w:hint="eastAsia"/>
          <w:color w:val="0070C0"/>
          <w:szCs w:val="28"/>
        </w:rPr>
      </w:pPr>
      <w:r>
        <w:rPr>
          <w:rFonts w:cs="Arial" w:hint="eastAsia"/>
          <w:color w:val="0070C0"/>
          <w:szCs w:val="28"/>
        </w:rPr>
        <w:t>T</w:t>
      </w:r>
      <w:r w:rsidR="00D4218F">
        <w:rPr>
          <w:rFonts w:cs="Arial" w:hint="eastAsia"/>
          <w:color w:val="0070C0"/>
          <w:szCs w:val="28"/>
        </w:rPr>
        <w:t xml:space="preserve">he high rice herbivore consumption </w:t>
      </w:r>
      <w:r w:rsidR="00D4218F" w:rsidRPr="00D4218F">
        <w:rPr>
          <w:rFonts w:cs="Arial" w:hint="eastAsia"/>
          <w:color w:val="0070C0"/>
          <w:szCs w:val="28"/>
        </w:rPr>
        <w:t>at later crop stage</w:t>
      </w:r>
      <w:r w:rsidR="00D4218F">
        <w:rPr>
          <w:rFonts w:cs="Arial" w:hint="eastAsia"/>
          <w:color w:val="0070C0"/>
          <w:szCs w:val="28"/>
        </w:rPr>
        <w:t>s highlight</w:t>
      </w:r>
      <w:r w:rsidR="00E70DC6" w:rsidRPr="00E70DC6">
        <w:rPr>
          <w:rFonts w:cs="Arial" w:hint="eastAsia"/>
          <w:color w:val="0070C0"/>
          <w:szCs w:val="28"/>
        </w:rPr>
        <w:t xml:space="preserve">s their </w:t>
      </w:r>
      <w:r w:rsidR="00E70DC6" w:rsidRPr="00E70DC6">
        <w:rPr>
          <w:rFonts w:cs="Arial"/>
          <w:color w:val="0070C0"/>
          <w:szCs w:val="28"/>
        </w:rPr>
        <w:t xml:space="preserve">high </w:t>
      </w:r>
      <w:proofErr w:type="spellStart"/>
      <w:r w:rsidR="00E70DC6" w:rsidRPr="00E70DC6">
        <w:rPr>
          <w:rFonts w:cs="Arial"/>
          <w:color w:val="0070C0"/>
          <w:szCs w:val="28"/>
        </w:rPr>
        <w:t>biocontrol</w:t>
      </w:r>
      <w:proofErr w:type="spellEnd"/>
      <w:r w:rsidR="00E70DC6" w:rsidRPr="00E70DC6">
        <w:rPr>
          <w:rFonts w:cs="Arial"/>
          <w:color w:val="0070C0"/>
          <w:szCs w:val="28"/>
        </w:rPr>
        <w:t xml:space="preserve"> potential </w:t>
      </w:r>
      <w:r w:rsidR="00E70DC6" w:rsidRPr="00E70DC6">
        <w:rPr>
          <w:rFonts w:cs="Arial" w:hint="eastAsia"/>
          <w:color w:val="0070C0"/>
          <w:szCs w:val="28"/>
        </w:rPr>
        <w:t>at later crop stages.</w:t>
      </w:r>
      <w:r w:rsidR="00D4218F">
        <w:rPr>
          <w:rFonts w:cs="Arial" w:hint="eastAsia"/>
          <w:color w:val="0070C0"/>
          <w:szCs w:val="28"/>
        </w:rPr>
        <w:t xml:space="preserve"> Therefore, </w:t>
      </w:r>
      <w:r w:rsidR="00E70DC6" w:rsidRPr="00E70DC6">
        <w:rPr>
          <w:rFonts w:cs="Arial" w:hint="eastAsia"/>
          <w:color w:val="0070C0"/>
          <w:szCs w:val="28"/>
        </w:rPr>
        <w:t xml:space="preserve">environmentally friendly agriculture to </w:t>
      </w:r>
      <w:r w:rsidR="00D4218F">
        <w:rPr>
          <w:rFonts w:cs="Arial" w:hint="eastAsia"/>
          <w:color w:val="0070C0"/>
          <w:szCs w:val="28"/>
        </w:rPr>
        <w:t>promote</w:t>
      </w:r>
      <w:r w:rsidR="00E70DC6" w:rsidRPr="00E70DC6">
        <w:rPr>
          <w:rFonts w:cs="Arial" w:hint="eastAsia"/>
          <w:color w:val="0070C0"/>
          <w:szCs w:val="28"/>
        </w:rPr>
        <w:t xml:space="preserve"> </w:t>
      </w:r>
      <w:r w:rsidR="00D4218F">
        <w:rPr>
          <w:rFonts w:cs="Arial" w:hint="eastAsia"/>
          <w:color w:val="0070C0"/>
          <w:szCs w:val="28"/>
        </w:rPr>
        <w:t xml:space="preserve">the establishment of </w:t>
      </w:r>
      <w:r w:rsidR="00E70DC6" w:rsidRPr="00E70DC6">
        <w:rPr>
          <w:rFonts w:cs="Arial" w:hint="eastAsia"/>
          <w:color w:val="0070C0"/>
          <w:szCs w:val="28"/>
        </w:rPr>
        <w:t>predator</w:t>
      </w:r>
      <w:r w:rsidR="00D4218F">
        <w:rPr>
          <w:rFonts w:cs="Arial" w:hint="eastAsia"/>
          <w:color w:val="0070C0"/>
          <w:szCs w:val="28"/>
        </w:rPr>
        <w:t xml:space="preserve"> populations</w:t>
      </w:r>
      <w:r w:rsidR="00E70DC6" w:rsidRPr="00E70DC6">
        <w:rPr>
          <w:rFonts w:cs="Arial" w:hint="eastAsia"/>
          <w:color w:val="0070C0"/>
          <w:szCs w:val="28"/>
        </w:rPr>
        <w:t xml:space="preserve"> </w:t>
      </w:r>
      <w:r w:rsidR="00D4218F">
        <w:rPr>
          <w:rFonts w:cs="Arial" w:hint="eastAsia"/>
          <w:color w:val="0070C0"/>
          <w:szCs w:val="28"/>
        </w:rPr>
        <w:t>during</w:t>
      </w:r>
      <w:r w:rsidR="00E70DC6" w:rsidRPr="00E70DC6">
        <w:rPr>
          <w:rFonts w:cs="Arial" w:hint="eastAsia"/>
          <w:color w:val="0070C0"/>
          <w:szCs w:val="28"/>
        </w:rPr>
        <w:t xml:space="preserve"> early</w:t>
      </w:r>
      <w:r w:rsidR="00D4218F">
        <w:rPr>
          <w:rFonts w:cs="Arial" w:hint="eastAsia"/>
          <w:color w:val="0070C0"/>
          <w:szCs w:val="28"/>
        </w:rPr>
        <w:t xml:space="preserve"> crop</w:t>
      </w:r>
      <w:r w:rsidR="00E70DC6" w:rsidRPr="00E70DC6">
        <w:rPr>
          <w:rFonts w:cs="Arial" w:hint="eastAsia"/>
          <w:color w:val="0070C0"/>
          <w:szCs w:val="28"/>
        </w:rPr>
        <w:t xml:space="preserve"> </w:t>
      </w:r>
      <w:r w:rsidR="00D4218F">
        <w:rPr>
          <w:rFonts w:cs="Arial" w:hint="eastAsia"/>
          <w:color w:val="0070C0"/>
          <w:szCs w:val="28"/>
        </w:rPr>
        <w:t>season would likely benefit pest control in the field.</w:t>
      </w:r>
    </w:p>
    <w:p w:rsidR="00830974" w:rsidRDefault="00830974" w:rsidP="00D4218F">
      <w:pPr>
        <w:jc w:val="left"/>
        <w:rPr>
          <w:rFonts w:cs="Arial" w:hint="eastAsia"/>
          <w:color w:val="0070C0"/>
          <w:szCs w:val="28"/>
        </w:rPr>
      </w:pPr>
    </w:p>
    <w:p w:rsidR="005952EE" w:rsidRDefault="005952EE">
      <w:pPr>
        <w:rPr>
          <w:rFonts w:cs="Arial"/>
          <w:color w:val="0070C0"/>
          <w:szCs w:val="28"/>
        </w:rPr>
      </w:pPr>
      <w:r>
        <w:rPr>
          <w:rFonts w:cs="Arial"/>
          <w:color w:val="0070C0"/>
          <w:szCs w:val="28"/>
        </w:rPr>
        <w:br w:type="page"/>
      </w:r>
    </w:p>
    <w:p w:rsidR="008C13C2" w:rsidRPr="008C13C2" w:rsidRDefault="008C13C2" w:rsidP="008C13C2">
      <w:pPr>
        <w:rPr>
          <w:rFonts w:cs="Arial" w:hint="eastAsia"/>
          <w:color w:val="0070C0"/>
          <w:szCs w:val="28"/>
        </w:rPr>
      </w:pPr>
      <w:r w:rsidRPr="008C13C2">
        <w:rPr>
          <w:rFonts w:cs="Arial" w:hint="eastAsia"/>
          <w:color w:val="0070C0"/>
          <w:szCs w:val="28"/>
        </w:rPr>
        <w:lastRenderedPageBreak/>
        <w:t xml:space="preserve">The two main predator </w:t>
      </w:r>
      <w:r w:rsidRPr="008C13C2">
        <w:rPr>
          <w:rFonts w:cs="Arial"/>
          <w:color w:val="0070C0"/>
          <w:szCs w:val="28"/>
        </w:rPr>
        <w:t>groups</w:t>
      </w:r>
      <w:r w:rsidRPr="008C13C2">
        <w:rPr>
          <w:rFonts w:cs="Arial" w:hint="eastAsia"/>
          <w:color w:val="0070C0"/>
          <w:szCs w:val="28"/>
        </w:rPr>
        <w:t xml:space="preserve"> in our study system, spiders and ladybeetles, exhibited distinct</w:t>
      </w:r>
      <w:r w:rsidRPr="008C13C2">
        <w:rPr>
          <w:rFonts w:cs="Arial"/>
          <w:color w:val="0070C0"/>
          <w:szCs w:val="28"/>
        </w:rPr>
        <w:t xml:space="preserve"> dietary patterns</w:t>
      </w:r>
      <w:r w:rsidRPr="008C13C2">
        <w:rPr>
          <w:rFonts w:cs="Arial" w:hint="eastAsia"/>
          <w:color w:val="0070C0"/>
          <w:szCs w:val="28"/>
        </w:rPr>
        <w:t xml:space="preserve"> over the crop season (Fig. 1 and 2)</w:t>
      </w:r>
    </w:p>
    <w:p w:rsidR="008C13C2" w:rsidRPr="008C13C2" w:rsidRDefault="008C13C2" w:rsidP="008C13C2">
      <w:pPr>
        <w:rPr>
          <w:rFonts w:cs="Arial" w:hint="eastAsia"/>
          <w:color w:val="0070C0"/>
          <w:szCs w:val="28"/>
        </w:rPr>
      </w:pPr>
      <w:r w:rsidRPr="008C13C2">
        <w:rPr>
          <w:rFonts w:cs="Arial"/>
          <w:color w:val="0070C0"/>
          <w:szCs w:val="28"/>
        </w:rPr>
        <w:t>This may be due to the differences in their feeding modes (active-pursuit vs. sit-and-wait)</w:t>
      </w:r>
      <w:r w:rsidR="008A42B1">
        <w:rPr>
          <w:rFonts w:cs="Arial" w:hint="eastAsia"/>
          <w:color w:val="0070C0"/>
          <w:szCs w:val="28"/>
        </w:rPr>
        <w:t xml:space="preserve"> </w:t>
      </w:r>
      <w:r w:rsidR="008A42B1" w:rsidRPr="008A42B1">
        <w:rPr>
          <w:rFonts w:cs="Arial" w:hint="eastAsia"/>
          <w:color w:val="0070C0"/>
          <w:szCs w:val="28"/>
        </w:rPr>
        <w:t>[citation]</w:t>
      </w:r>
      <w:r w:rsidRPr="008C13C2">
        <w:rPr>
          <w:rFonts w:cs="Arial"/>
          <w:color w:val="0070C0"/>
          <w:szCs w:val="28"/>
        </w:rPr>
        <w:t xml:space="preserve">. </w:t>
      </w:r>
    </w:p>
    <w:p w:rsidR="008C13C2" w:rsidRPr="008C13C2" w:rsidRDefault="008C13C2" w:rsidP="008C13C2">
      <w:pPr>
        <w:rPr>
          <w:rFonts w:cs="Arial" w:hint="eastAsia"/>
          <w:color w:val="0070C0"/>
          <w:szCs w:val="28"/>
        </w:rPr>
      </w:pPr>
      <w:r w:rsidRPr="008C13C2">
        <w:rPr>
          <w:rFonts w:cs="Arial" w:hint="eastAsia"/>
          <w:color w:val="0070C0"/>
          <w:szCs w:val="28"/>
        </w:rPr>
        <w:t>M</w:t>
      </w:r>
      <w:r w:rsidRPr="008C13C2">
        <w:rPr>
          <w:rFonts w:cs="Arial"/>
          <w:color w:val="0070C0"/>
          <w:szCs w:val="28"/>
        </w:rPr>
        <w:t>ost spiders in our study (</w:t>
      </w:r>
      <w:proofErr w:type="spellStart"/>
      <w:r w:rsidRPr="008C13C2">
        <w:rPr>
          <w:rFonts w:cs="Arial"/>
          <w:color w:val="0070C0"/>
          <w:szCs w:val="28"/>
        </w:rPr>
        <w:t>Tetragnathidae</w:t>
      </w:r>
      <w:proofErr w:type="spellEnd"/>
      <w:r w:rsidRPr="008C13C2">
        <w:rPr>
          <w:rFonts w:cs="Arial"/>
          <w:color w:val="0070C0"/>
          <w:szCs w:val="28"/>
        </w:rPr>
        <w:t>) are orb weavers and thus their diet composition might reflect the relative abundances of the prey items in the surroundings</w:t>
      </w:r>
      <w:r w:rsidR="003F5E81">
        <w:rPr>
          <w:rFonts w:cs="Arial" w:hint="eastAsia"/>
          <w:color w:val="0070C0"/>
          <w:szCs w:val="28"/>
        </w:rPr>
        <w:t xml:space="preserve"> [citation]</w:t>
      </w:r>
      <w:r w:rsidRPr="008C13C2">
        <w:rPr>
          <w:rFonts w:cs="Arial"/>
          <w:color w:val="0070C0"/>
          <w:szCs w:val="28"/>
        </w:rPr>
        <w:t xml:space="preserve">. </w:t>
      </w:r>
    </w:p>
    <w:p w:rsidR="008C13C2" w:rsidRPr="008C13C2" w:rsidRDefault="008C13C2" w:rsidP="008C13C2">
      <w:pPr>
        <w:rPr>
          <w:rFonts w:cs="Arial" w:hint="eastAsia"/>
          <w:color w:val="0070C0"/>
          <w:szCs w:val="28"/>
        </w:rPr>
      </w:pPr>
      <w:r w:rsidRPr="008C13C2">
        <w:rPr>
          <w:rFonts w:cs="Arial"/>
          <w:color w:val="0070C0"/>
          <w:szCs w:val="28"/>
        </w:rPr>
        <w:t xml:space="preserve">In fact, our data support this explanation that the relatively high consumption of </w:t>
      </w:r>
      <w:proofErr w:type="spellStart"/>
      <w:r w:rsidRPr="008C13C2">
        <w:rPr>
          <w:rFonts w:cs="Arial"/>
          <w:color w:val="0070C0"/>
          <w:szCs w:val="28"/>
        </w:rPr>
        <w:t>detritivores</w:t>
      </w:r>
      <w:proofErr w:type="spellEnd"/>
      <w:r w:rsidRPr="008C13C2">
        <w:rPr>
          <w:rFonts w:cs="Arial"/>
          <w:color w:val="0070C0"/>
          <w:szCs w:val="28"/>
        </w:rPr>
        <w:t xml:space="preserve"> and tourist herbivores by spiders at the </w:t>
      </w:r>
      <w:proofErr w:type="spellStart"/>
      <w:r w:rsidRPr="008C13C2">
        <w:rPr>
          <w:rFonts w:cs="Arial"/>
          <w:color w:val="0070C0"/>
          <w:szCs w:val="28"/>
        </w:rPr>
        <w:t>tillering</w:t>
      </w:r>
      <w:proofErr w:type="spellEnd"/>
      <w:r w:rsidRPr="008C13C2">
        <w:rPr>
          <w:rFonts w:cs="Arial"/>
          <w:color w:val="0070C0"/>
          <w:szCs w:val="28"/>
        </w:rPr>
        <w:t xml:space="preserve"> stage corresponds to the high relative abundances of these prey sources in the field</w:t>
      </w:r>
      <w:r w:rsidRPr="008C13C2">
        <w:rPr>
          <w:rFonts w:cs="Arial" w:hint="eastAsia"/>
          <w:color w:val="0070C0"/>
          <w:szCs w:val="28"/>
        </w:rPr>
        <w:t>.</w:t>
      </w:r>
    </w:p>
    <w:p w:rsidR="008C13C2" w:rsidRPr="008C13C2" w:rsidRDefault="008C13C2" w:rsidP="008C13C2">
      <w:pPr>
        <w:rPr>
          <w:rFonts w:cs="Arial" w:hint="eastAsia"/>
          <w:color w:val="0070C0"/>
          <w:szCs w:val="28"/>
        </w:rPr>
      </w:pPr>
      <w:r w:rsidRPr="008C13C2">
        <w:rPr>
          <w:rFonts w:cs="Arial"/>
          <w:color w:val="0070C0"/>
          <w:szCs w:val="28"/>
        </w:rPr>
        <w:t xml:space="preserve">On the other hand, </w:t>
      </w:r>
      <w:r w:rsidRPr="008C13C2">
        <w:rPr>
          <w:rFonts w:cs="Arial" w:hint="eastAsia"/>
          <w:color w:val="0070C0"/>
          <w:szCs w:val="28"/>
        </w:rPr>
        <w:t>l</w:t>
      </w:r>
      <w:r w:rsidRPr="008C13C2">
        <w:rPr>
          <w:rFonts w:cs="Arial"/>
          <w:color w:val="0070C0"/>
          <w:szCs w:val="28"/>
        </w:rPr>
        <w:t xml:space="preserve">adybeetles are active-pursuit feeders and may prefer rice pests to </w:t>
      </w:r>
      <w:proofErr w:type="spellStart"/>
      <w:r w:rsidRPr="008C13C2">
        <w:rPr>
          <w:rFonts w:cs="Arial"/>
          <w:color w:val="0070C0"/>
          <w:szCs w:val="28"/>
        </w:rPr>
        <w:t>detritivores</w:t>
      </w:r>
      <w:proofErr w:type="spellEnd"/>
      <w:r w:rsidR="008A42B1">
        <w:rPr>
          <w:rFonts w:cs="Arial" w:hint="eastAsia"/>
          <w:color w:val="0070C0"/>
          <w:szCs w:val="28"/>
        </w:rPr>
        <w:t xml:space="preserve"> </w:t>
      </w:r>
      <w:r w:rsidR="008A42B1" w:rsidRPr="008A42B1">
        <w:rPr>
          <w:rFonts w:cs="Arial" w:hint="eastAsia"/>
          <w:color w:val="0070C0"/>
          <w:szCs w:val="28"/>
        </w:rPr>
        <w:t>[citation]</w:t>
      </w:r>
      <w:r w:rsidRPr="008C13C2">
        <w:rPr>
          <w:rFonts w:cs="Arial"/>
          <w:color w:val="0070C0"/>
          <w:szCs w:val="28"/>
        </w:rPr>
        <w:t xml:space="preserve">. In addition, they are more active in the upper part of the rice plant, where the relative abundance of rice herbivores to </w:t>
      </w:r>
      <w:proofErr w:type="spellStart"/>
      <w:r w:rsidRPr="008C13C2">
        <w:rPr>
          <w:rFonts w:cs="Arial"/>
          <w:color w:val="0070C0"/>
          <w:szCs w:val="28"/>
        </w:rPr>
        <w:t>detritivores</w:t>
      </w:r>
      <w:proofErr w:type="spellEnd"/>
      <w:r w:rsidRPr="008C13C2">
        <w:rPr>
          <w:rFonts w:cs="Arial"/>
          <w:color w:val="0070C0"/>
          <w:szCs w:val="28"/>
        </w:rPr>
        <w:t xml:space="preserve"> is higher compared to the lower part of the rice plant. </w:t>
      </w:r>
      <w:r w:rsidRPr="008C13C2">
        <w:rPr>
          <w:rFonts w:cs="Arial" w:hint="eastAsia"/>
          <w:color w:val="0070C0"/>
          <w:szCs w:val="28"/>
        </w:rPr>
        <w:t>Therefore, their dietary patterns did not resemble the relative abundance of prey sources in the field as the dietary patterns in spiders did.</w:t>
      </w:r>
    </w:p>
    <w:p w:rsidR="008C13C2" w:rsidRPr="008C13C2" w:rsidRDefault="008C13C2" w:rsidP="008C13C2">
      <w:pPr>
        <w:rPr>
          <w:rFonts w:cs="Arial"/>
          <w:color w:val="0070C0"/>
          <w:szCs w:val="28"/>
        </w:rPr>
      </w:pPr>
      <w:r w:rsidRPr="008C13C2">
        <w:rPr>
          <w:rFonts w:cs="Arial" w:hint="eastAsia"/>
          <w:color w:val="0070C0"/>
          <w:szCs w:val="28"/>
        </w:rPr>
        <w:t xml:space="preserve">Despite the distinction, both predator groups consumed predominantly rice herbivores at the ripening stage and potentially contributed to pest </w:t>
      </w:r>
      <w:r>
        <w:rPr>
          <w:rFonts w:cs="Arial" w:hint="eastAsia"/>
          <w:color w:val="0070C0"/>
          <w:szCs w:val="28"/>
        </w:rPr>
        <w:t>regulation</w:t>
      </w:r>
      <w:r w:rsidRPr="008C13C2">
        <w:rPr>
          <w:rFonts w:cs="Arial" w:hint="eastAsia"/>
          <w:color w:val="0070C0"/>
          <w:szCs w:val="28"/>
        </w:rPr>
        <w:t xml:space="preserve"> during this period. </w:t>
      </w:r>
    </w:p>
    <w:p w:rsidR="008C13C2" w:rsidRDefault="008C13C2">
      <w:pPr>
        <w:rPr>
          <w:rFonts w:cs="Arial"/>
          <w:color w:val="0070C0"/>
          <w:szCs w:val="28"/>
        </w:rPr>
      </w:pPr>
      <w:r>
        <w:rPr>
          <w:rFonts w:cs="Arial"/>
          <w:color w:val="0070C0"/>
          <w:szCs w:val="28"/>
        </w:rPr>
        <w:br w:type="page"/>
      </w:r>
    </w:p>
    <w:p w:rsidR="00FD6DC4" w:rsidRDefault="00FD6DC4">
      <w:pPr>
        <w:rPr>
          <w:rFonts w:cs="Arial" w:hint="eastAsia"/>
          <w:color w:val="0070C0"/>
          <w:szCs w:val="28"/>
        </w:rPr>
      </w:pPr>
      <w:r>
        <w:rPr>
          <w:rFonts w:cs="Arial" w:hint="eastAsia"/>
          <w:color w:val="0070C0"/>
          <w:szCs w:val="28"/>
        </w:rPr>
        <w:lastRenderedPageBreak/>
        <w:t xml:space="preserve">The </w:t>
      </w:r>
      <w:r w:rsidRPr="00FD6DC4">
        <w:rPr>
          <w:rFonts w:cs="Arial"/>
          <w:color w:val="0070C0"/>
          <w:szCs w:val="28"/>
        </w:rPr>
        <w:t>rice herbivore consumption of predator</w:t>
      </w:r>
      <w:r>
        <w:rPr>
          <w:rFonts w:cs="Arial" w:hint="eastAsia"/>
          <w:color w:val="0070C0"/>
          <w:szCs w:val="28"/>
        </w:rPr>
        <w:t>s, both as a whole and as individual</w:t>
      </w:r>
      <w:r w:rsidRPr="00FD6DC4">
        <w:rPr>
          <w:rFonts w:cs="Arial"/>
          <w:color w:val="0070C0"/>
          <w:szCs w:val="28"/>
        </w:rPr>
        <w:t xml:space="preserve"> groups</w:t>
      </w:r>
      <w:r>
        <w:rPr>
          <w:rFonts w:cs="Arial" w:hint="eastAsia"/>
          <w:color w:val="0070C0"/>
          <w:szCs w:val="28"/>
        </w:rPr>
        <w:t>, showed consistent patterns</w:t>
      </w:r>
      <w:r>
        <w:rPr>
          <w:rFonts w:cs="Arial"/>
          <w:color w:val="0070C0"/>
          <w:szCs w:val="28"/>
        </w:rPr>
        <w:t xml:space="preserve"> across years</w:t>
      </w:r>
      <w:r>
        <w:rPr>
          <w:rFonts w:cs="Arial" w:hint="eastAsia"/>
          <w:color w:val="0070C0"/>
          <w:szCs w:val="28"/>
        </w:rPr>
        <w:t xml:space="preserve"> (Fig. 2). </w:t>
      </w:r>
    </w:p>
    <w:p w:rsidR="00FD6DC4" w:rsidRDefault="00FD6DC4">
      <w:pPr>
        <w:rPr>
          <w:rFonts w:cs="Arial" w:hint="eastAsia"/>
          <w:color w:val="0070C0"/>
          <w:szCs w:val="28"/>
        </w:rPr>
      </w:pPr>
      <w:r>
        <w:rPr>
          <w:rFonts w:cs="Arial" w:hint="eastAsia"/>
          <w:color w:val="0070C0"/>
          <w:szCs w:val="28"/>
        </w:rPr>
        <w:t xml:space="preserve">Although the foraging behavior of generalist predators may be influenced by a wide range of </w:t>
      </w:r>
      <w:proofErr w:type="spellStart"/>
      <w:r>
        <w:rPr>
          <w:rFonts w:cs="Arial" w:hint="eastAsia"/>
          <w:color w:val="0070C0"/>
          <w:szCs w:val="28"/>
        </w:rPr>
        <w:t>abiotic</w:t>
      </w:r>
      <w:proofErr w:type="spellEnd"/>
      <w:r>
        <w:rPr>
          <w:rFonts w:cs="Arial" w:hint="eastAsia"/>
          <w:color w:val="0070C0"/>
          <w:szCs w:val="28"/>
        </w:rPr>
        <w:t xml:space="preserve"> and biotic factors [citation], our results suggest that their</w:t>
      </w:r>
      <w:r w:rsidRPr="00FD6DC4">
        <w:rPr>
          <w:rFonts w:cs="Arial"/>
          <w:color w:val="0070C0"/>
          <w:szCs w:val="28"/>
        </w:rPr>
        <w:t xml:space="preserve"> feeding habits </w:t>
      </w:r>
      <w:r>
        <w:rPr>
          <w:rFonts w:cs="Arial" w:hint="eastAsia"/>
          <w:color w:val="0070C0"/>
          <w:szCs w:val="28"/>
        </w:rPr>
        <w:t>might</w:t>
      </w:r>
      <w:r w:rsidRPr="00FD6DC4">
        <w:rPr>
          <w:rFonts w:cs="Arial"/>
          <w:color w:val="0070C0"/>
          <w:szCs w:val="28"/>
        </w:rPr>
        <w:t xml:space="preserve"> not be as variable and unpredictable </w:t>
      </w:r>
      <w:r>
        <w:rPr>
          <w:rFonts w:cs="Arial"/>
          <w:color w:val="0070C0"/>
          <w:szCs w:val="28"/>
        </w:rPr>
        <w:t>as previously thought</w:t>
      </w:r>
      <w:r>
        <w:rPr>
          <w:rFonts w:cs="Arial" w:hint="eastAsia"/>
          <w:color w:val="0070C0"/>
          <w:szCs w:val="28"/>
        </w:rPr>
        <w:t xml:space="preserve">. </w:t>
      </w:r>
    </w:p>
    <w:p w:rsidR="00FD6DC4" w:rsidRDefault="00C76278">
      <w:pPr>
        <w:rPr>
          <w:rFonts w:cs="Arial" w:hint="eastAsia"/>
          <w:color w:val="0070C0"/>
          <w:szCs w:val="28"/>
        </w:rPr>
      </w:pPr>
      <w:r>
        <w:rPr>
          <w:rFonts w:cs="Arial" w:hint="eastAsia"/>
          <w:color w:val="0070C0"/>
          <w:szCs w:val="28"/>
        </w:rPr>
        <w:t xml:space="preserve">For example, the environmental conditions during the crop season varied across the three years </w:t>
      </w:r>
      <w:r w:rsidR="00FD6DC4" w:rsidRPr="00FD6DC4">
        <w:rPr>
          <w:rFonts w:cs="Arial" w:hint="eastAsia"/>
          <w:color w:val="0070C0"/>
          <w:szCs w:val="28"/>
        </w:rPr>
        <w:t>(Mean temperature and mean precipitation</w:t>
      </w:r>
      <w:r>
        <w:rPr>
          <w:rFonts w:cs="Arial" w:hint="eastAsia"/>
          <w:color w:val="0070C0"/>
          <w:szCs w:val="28"/>
        </w:rPr>
        <w:t>, data from Central Weather Bureau</w:t>
      </w:r>
      <w:r w:rsidR="00172B33">
        <w:rPr>
          <w:rFonts w:cs="Arial" w:hint="eastAsia"/>
          <w:color w:val="0070C0"/>
          <w:szCs w:val="28"/>
        </w:rPr>
        <w:t>, ROC</w:t>
      </w:r>
      <w:r w:rsidR="00FD6DC4" w:rsidRPr="00FD6DC4">
        <w:rPr>
          <w:rFonts w:cs="Arial" w:hint="eastAsia"/>
          <w:color w:val="0070C0"/>
          <w:szCs w:val="28"/>
        </w:rPr>
        <w:t>)</w:t>
      </w:r>
      <w:r w:rsidR="004C59B3">
        <w:rPr>
          <w:rFonts w:cs="Arial" w:hint="eastAsia"/>
          <w:color w:val="0070C0"/>
          <w:szCs w:val="28"/>
        </w:rPr>
        <w:t>.</w:t>
      </w:r>
    </w:p>
    <w:p w:rsidR="00806F0D" w:rsidRDefault="00FD6DC4" w:rsidP="00806F0D">
      <w:pPr>
        <w:rPr>
          <w:rFonts w:cs="Arial" w:hint="eastAsia"/>
          <w:color w:val="0070C0"/>
          <w:szCs w:val="28"/>
        </w:rPr>
      </w:pPr>
      <w:r>
        <w:rPr>
          <w:rFonts w:cs="Arial" w:hint="eastAsia"/>
          <w:color w:val="0070C0"/>
          <w:szCs w:val="28"/>
        </w:rPr>
        <w:t>Th</w:t>
      </w:r>
      <w:r w:rsidR="00956C87">
        <w:rPr>
          <w:rFonts w:cs="Arial" w:hint="eastAsia"/>
          <w:color w:val="0070C0"/>
          <w:szCs w:val="28"/>
        </w:rPr>
        <w:t>e</w:t>
      </w:r>
      <w:r>
        <w:rPr>
          <w:rFonts w:cs="Arial" w:hint="eastAsia"/>
          <w:color w:val="0070C0"/>
          <w:szCs w:val="28"/>
        </w:rPr>
        <w:t xml:space="preserve"> consistency in dietary patterns</w:t>
      </w:r>
      <w:r w:rsidR="0022271C">
        <w:rPr>
          <w:rFonts w:cs="Arial" w:hint="eastAsia"/>
          <w:color w:val="0070C0"/>
          <w:szCs w:val="28"/>
        </w:rPr>
        <w:t xml:space="preserve"> </w:t>
      </w:r>
      <w:r w:rsidR="009635F5">
        <w:rPr>
          <w:rFonts w:cs="Arial" w:hint="eastAsia"/>
          <w:color w:val="0070C0"/>
          <w:szCs w:val="28"/>
        </w:rPr>
        <w:t>across</w:t>
      </w:r>
      <w:r w:rsidR="0022271C">
        <w:rPr>
          <w:rFonts w:cs="Arial" w:hint="eastAsia"/>
          <w:color w:val="0070C0"/>
          <w:szCs w:val="28"/>
        </w:rPr>
        <w:t xml:space="preserve"> years suggests that</w:t>
      </w:r>
      <w:r>
        <w:rPr>
          <w:rFonts w:cs="Arial" w:hint="eastAsia"/>
          <w:color w:val="0070C0"/>
          <w:szCs w:val="28"/>
        </w:rPr>
        <w:t xml:space="preserve"> </w:t>
      </w:r>
      <w:r w:rsidR="00956C87">
        <w:rPr>
          <w:rFonts w:cs="Arial"/>
          <w:color w:val="0070C0"/>
          <w:szCs w:val="28"/>
        </w:rPr>
        <w:t>the</w:t>
      </w:r>
      <w:r w:rsidR="00956C87">
        <w:rPr>
          <w:rFonts w:cs="Arial" w:hint="eastAsia"/>
          <w:color w:val="0070C0"/>
          <w:szCs w:val="28"/>
        </w:rPr>
        <w:t>se predators</w:t>
      </w:r>
      <w:r w:rsidR="00956C87">
        <w:rPr>
          <w:rFonts w:cs="Arial"/>
          <w:color w:val="0070C0"/>
          <w:szCs w:val="28"/>
        </w:rPr>
        <w:t xml:space="preserve"> could </w:t>
      </w:r>
      <w:r w:rsidR="00956C87">
        <w:rPr>
          <w:rFonts w:cs="Arial" w:hint="eastAsia"/>
          <w:color w:val="0070C0"/>
          <w:szCs w:val="28"/>
        </w:rPr>
        <w:t>exert</w:t>
      </w:r>
      <w:r w:rsidR="00956C87" w:rsidRPr="00956C87">
        <w:rPr>
          <w:rFonts w:cs="Arial"/>
          <w:color w:val="0070C0"/>
          <w:szCs w:val="28"/>
        </w:rPr>
        <w:t xml:space="preserve"> sta</w:t>
      </w:r>
      <w:r w:rsidR="0022271C">
        <w:rPr>
          <w:rFonts w:cs="Arial"/>
          <w:color w:val="0070C0"/>
          <w:szCs w:val="28"/>
        </w:rPr>
        <w:t xml:space="preserve">ble and reliable top-down </w:t>
      </w:r>
      <w:r w:rsidR="0022271C">
        <w:rPr>
          <w:rFonts w:cs="Arial" w:hint="eastAsia"/>
          <w:color w:val="0070C0"/>
          <w:szCs w:val="28"/>
        </w:rPr>
        <w:t>effect</w:t>
      </w:r>
      <w:r w:rsidR="00956C87" w:rsidRPr="00956C87">
        <w:rPr>
          <w:rFonts w:cs="Arial"/>
          <w:color w:val="0070C0"/>
          <w:szCs w:val="28"/>
        </w:rPr>
        <w:t xml:space="preserve"> on pest herbivores</w:t>
      </w:r>
      <w:r w:rsidR="00956C87">
        <w:rPr>
          <w:rFonts w:cs="Arial" w:hint="eastAsia"/>
          <w:color w:val="0070C0"/>
          <w:szCs w:val="28"/>
        </w:rPr>
        <w:t xml:space="preserve">, offers a </w:t>
      </w:r>
      <w:r w:rsidR="00956C87">
        <w:rPr>
          <w:rFonts w:cs="Arial"/>
          <w:color w:val="0070C0"/>
          <w:szCs w:val="28"/>
        </w:rPr>
        <w:t>promising</w:t>
      </w:r>
      <w:r w:rsidR="00956C87">
        <w:rPr>
          <w:rFonts w:cs="Arial" w:hint="eastAsia"/>
          <w:color w:val="0070C0"/>
          <w:szCs w:val="28"/>
        </w:rPr>
        <w:t xml:space="preserve"> opportunity for </w:t>
      </w:r>
      <w:r w:rsidR="00956C87">
        <w:rPr>
          <w:rFonts w:cs="Arial"/>
          <w:color w:val="0070C0"/>
          <w:szCs w:val="28"/>
        </w:rPr>
        <w:t>practitioner</w:t>
      </w:r>
      <w:r w:rsidR="00956C87">
        <w:rPr>
          <w:rFonts w:cs="Arial" w:hint="eastAsia"/>
          <w:color w:val="0070C0"/>
          <w:szCs w:val="28"/>
        </w:rPr>
        <w:t xml:space="preserve">s to </w:t>
      </w:r>
      <w:r w:rsidR="009635F5">
        <w:rPr>
          <w:rFonts w:cs="Arial" w:hint="eastAsia"/>
          <w:color w:val="0070C0"/>
          <w:szCs w:val="28"/>
        </w:rPr>
        <w:t>incorporate</w:t>
      </w:r>
      <w:r w:rsidR="00956C87">
        <w:rPr>
          <w:rFonts w:cs="Arial" w:hint="eastAsia"/>
          <w:color w:val="0070C0"/>
          <w:szCs w:val="28"/>
        </w:rPr>
        <w:t xml:space="preserve"> generalist predators as </w:t>
      </w:r>
      <w:proofErr w:type="spellStart"/>
      <w:r w:rsidR="00956C87">
        <w:rPr>
          <w:rFonts w:cs="Arial" w:hint="eastAsia"/>
          <w:color w:val="0070C0"/>
          <w:szCs w:val="28"/>
        </w:rPr>
        <w:t>biocontrol</w:t>
      </w:r>
      <w:proofErr w:type="spellEnd"/>
      <w:r w:rsidR="00956C87">
        <w:rPr>
          <w:rFonts w:cs="Arial" w:hint="eastAsia"/>
          <w:color w:val="0070C0"/>
          <w:szCs w:val="28"/>
        </w:rPr>
        <w:t xml:space="preserve"> agents</w:t>
      </w:r>
      <w:r w:rsidR="009635F5">
        <w:rPr>
          <w:rFonts w:cs="Arial" w:hint="eastAsia"/>
          <w:color w:val="0070C0"/>
          <w:szCs w:val="28"/>
        </w:rPr>
        <w:t xml:space="preserve"> in pest management programs</w:t>
      </w:r>
      <w:r w:rsidR="00956C87">
        <w:rPr>
          <w:rFonts w:cs="Arial" w:hint="eastAsia"/>
          <w:color w:val="0070C0"/>
          <w:szCs w:val="28"/>
        </w:rPr>
        <w:t>.</w:t>
      </w:r>
    </w:p>
    <w:p w:rsidR="00E67BF8" w:rsidRPr="004970D7" w:rsidRDefault="007266ED" w:rsidP="004E23D4">
      <w:pPr>
        <w:rPr>
          <w:rFonts w:ascii="Symbol" w:hAnsi="Symbol" w:cs="Arial"/>
          <w:color w:val="FF0000"/>
          <w:szCs w:val="28"/>
          <w:highlight w:val="lightGray"/>
        </w:rPr>
      </w:pPr>
      <w:r w:rsidRPr="00F544C6">
        <w:rPr>
          <w:rFonts w:cs="Arial"/>
          <w:color w:val="0070C0"/>
          <w:szCs w:val="28"/>
        </w:rPr>
        <w:t xml:space="preserve"> </w:t>
      </w:r>
      <w:r w:rsidR="009645D4" w:rsidRPr="00F544C6">
        <w:rPr>
          <w:rFonts w:cs="Arial"/>
          <w:color w:val="0070C0"/>
          <w:szCs w:val="28"/>
        </w:rPr>
        <w:t xml:space="preserve"> </w:t>
      </w:r>
    </w:p>
    <w:p w:rsidR="00E67BF8" w:rsidRPr="00E67BF8" w:rsidRDefault="00E67BF8" w:rsidP="008B6FEB">
      <w:pPr>
        <w:ind w:left="720"/>
        <w:rPr>
          <w:rFonts w:cs="Arial"/>
          <w:color w:val="0070C0"/>
          <w:szCs w:val="28"/>
        </w:rPr>
      </w:pPr>
    </w:p>
    <w:p w:rsidR="00E26211" w:rsidRDefault="00E26211" w:rsidP="008B6FEB">
      <w:pPr>
        <w:rPr>
          <w:rFonts w:cs="Arial"/>
          <w:color w:val="0070C0"/>
          <w:szCs w:val="28"/>
        </w:rPr>
      </w:pPr>
    </w:p>
    <w:p w:rsidR="00362179" w:rsidRDefault="00362179" w:rsidP="008B6FEB">
      <w:pPr>
        <w:rPr>
          <w:rFonts w:cs="Arial"/>
          <w:color w:val="0070C0"/>
          <w:szCs w:val="28"/>
        </w:rPr>
      </w:pPr>
      <w:r>
        <w:rPr>
          <w:rFonts w:cs="Arial"/>
          <w:color w:val="0070C0"/>
          <w:szCs w:val="28"/>
        </w:rPr>
        <w:br w:type="page"/>
      </w:r>
    </w:p>
    <w:p w:rsidR="00E348DE" w:rsidRPr="00E348DE" w:rsidRDefault="00E348DE" w:rsidP="00E348DE">
      <w:pPr>
        <w:jc w:val="center"/>
        <w:rPr>
          <w:rFonts w:cs="Arial"/>
          <w:i/>
          <w:szCs w:val="28"/>
        </w:rPr>
      </w:pPr>
      <w:r w:rsidRPr="00E348DE">
        <w:rPr>
          <w:rFonts w:cs="Arial"/>
          <w:i/>
          <w:szCs w:val="28"/>
        </w:rPr>
        <w:lastRenderedPageBreak/>
        <w:t>Factors associated with pest consumption by predators</w:t>
      </w:r>
    </w:p>
    <w:p w:rsidR="00916AA2" w:rsidRPr="002D3586" w:rsidRDefault="00E348DE" w:rsidP="002D3586">
      <w:pPr>
        <w:ind w:firstLine="720"/>
        <w:rPr>
          <w:rFonts w:cs="Arial"/>
          <w:szCs w:val="28"/>
        </w:rPr>
      </w:pPr>
      <w:r w:rsidRPr="001E1B97">
        <w:rPr>
          <w:rFonts w:cs="Arial"/>
          <w:szCs w:val="28"/>
        </w:rPr>
        <w:t xml:space="preserve">Overall, </w:t>
      </w:r>
      <w:r w:rsidR="006E1C9B" w:rsidRPr="001E1B97">
        <w:rPr>
          <w:rFonts w:cs="Arial"/>
          <w:szCs w:val="28"/>
        </w:rPr>
        <w:t xml:space="preserve">generalist </w:t>
      </w:r>
      <w:r w:rsidRPr="001E1B97">
        <w:rPr>
          <w:rFonts w:cs="Arial"/>
          <w:szCs w:val="28"/>
        </w:rPr>
        <w:t xml:space="preserve">predators in conventional farms consumed higher proportions of rice pests in their diet </w:t>
      </w:r>
      <w:r w:rsidR="00D27BBC" w:rsidRPr="001E1B97">
        <w:rPr>
          <w:rFonts w:cs="Arial"/>
          <w:szCs w:val="28"/>
        </w:rPr>
        <w:t xml:space="preserve">compared with those in organic farms did </w:t>
      </w:r>
      <w:r w:rsidRPr="001E1B97">
        <w:rPr>
          <w:rFonts w:cs="Arial"/>
          <w:szCs w:val="28"/>
        </w:rPr>
        <w:t xml:space="preserve">(Table 2). </w:t>
      </w:r>
      <w:r w:rsidR="008A24A9" w:rsidRPr="001E1B97">
        <w:rPr>
          <w:rFonts w:cs="Arial"/>
          <w:szCs w:val="28"/>
        </w:rPr>
        <w:t>Previous s</w:t>
      </w:r>
      <w:r w:rsidR="00D27BBC" w:rsidRPr="001E1B97">
        <w:rPr>
          <w:rFonts w:cs="Arial"/>
          <w:szCs w:val="28"/>
        </w:rPr>
        <w:t xml:space="preserve">tudies have </w:t>
      </w:r>
      <w:r w:rsidR="00E7592F" w:rsidRPr="001E1B97">
        <w:rPr>
          <w:rFonts w:cs="Arial"/>
          <w:szCs w:val="28"/>
        </w:rPr>
        <w:t>shown</w:t>
      </w:r>
      <w:r w:rsidR="00D27BBC" w:rsidRPr="001E1B97">
        <w:rPr>
          <w:rFonts w:cs="Arial"/>
          <w:szCs w:val="28"/>
        </w:rPr>
        <w:t xml:space="preserve"> that o</w:t>
      </w:r>
      <w:r w:rsidRPr="001E1B97">
        <w:rPr>
          <w:rFonts w:cs="Arial"/>
          <w:szCs w:val="28"/>
        </w:rPr>
        <w:t>rganic farming</w:t>
      </w:r>
      <w:r w:rsidR="00D27BBC" w:rsidRPr="001E1B97">
        <w:rPr>
          <w:rFonts w:cs="Arial"/>
          <w:szCs w:val="28"/>
        </w:rPr>
        <w:t xml:space="preserve"> generally</w:t>
      </w:r>
      <w:r w:rsidRPr="001E1B97">
        <w:rPr>
          <w:rFonts w:cs="Arial"/>
          <w:szCs w:val="28"/>
        </w:rPr>
        <w:t xml:space="preserve"> promote</w:t>
      </w:r>
      <w:r w:rsidR="00E23BBF" w:rsidRPr="001E1B97">
        <w:rPr>
          <w:rFonts w:cs="Arial"/>
          <w:szCs w:val="28"/>
        </w:rPr>
        <w:t>s</w:t>
      </w:r>
      <w:r w:rsidRPr="001E1B97">
        <w:rPr>
          <w:rFonts w:cs="Arial"/>
          <w:szCs w:val="28"/>
        </w:rPr>
        <w:t xml:space="preserve"> </w:t>
      </w:r>
      <w:r w:rsidR="00D27BBC" w:rsidRPr="001E1B97">
        <w:rPr>
          <w:rFonts w:cs="Arial"/>
          <w:szCs w:val="28"/>
        </w:rPr>
        <w:t>arthropod</w:t>
      </w:r>
      <w:r w:rsidRPr="001E1B97">
        <w:rPr>
          <w:rFonts w:cs="Arial"/>
          <w:szCs w:val="28"/>
        </w:rPr>
        <w:t xml:space="preserve"> diversity </w:t>
      </w:r>
      <w:r w:rsidR="00D27BBC" w:rsidRPr="001E1B97">
        <w:rPr>
          <w:rFonts w:cs="Arial"/>
          <w:szCs w:val="28"/>
        </w:rPr>
        <w:t>in the farm</w:t>
      </w:r>
      <w:r w:rsidR="00A95A73" w:rsidRPr="001E1B97">
        <w:rPr>
          <w:rFonts w:cs="Arial"/>
          <w:szCs w:val="28"/>
        </w:rPr>
        <w:t>s</w:t>
      </w:r>
      <w:r w:rsidRPr="001E1B97">
        <w:rPr>
          <w:rFonts w:cs="Arial"/>
          <w:szCs w:val="28"/>
        </w:rPr>
        <w:t xml:space="preserve"> </w:t>
      </w:r>
      <w:r w:rsidR="00674429" w:rsidRPr="001E1B97">
        <w:rPr>
          <w:rFonts w:cs="Arial"/>
          <w:szCs w:val="28"/>
        </w:rPr>
        <w:fldChar w:fldCharType="begin"/>
      </w:r>
      <w:r w:rsidR="0046375F" w:rsidRPr="001E1B97">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sidR="0046375F" w:rsidRPr="001E1B97">
        <w:rPr>
          <w:rFonts w:ascii="Cambria Math" w:hAnsi="Cambria Math" w:cs="Cambria Math"/>
          <w:szCs w:val="28"/>
        </w:rPr>
        <w:instrText>‐</w:instrText>
      </w:r>
      <w:r w:rsidR="0046375F" w:rsidRPr="001E1B97">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sidR="0046375F" w:rsidRPr="001E1B97">
        <w:rPr>
          <w:rFonts w:ascii="Cambria Math" w:hAnsi="Cambria Math" w:cs="Cambria Math"/>
          <w:szCs w:val="28"/>
        </w:rPr>
        <w:instrText>‐</w:instrText>
      </w:r>
      <w:r w:rsidR="0046375F" w:rsidRPr="001E1B97">
        <w:rPr>
          <w:rFonts w:cs="Arial"/>
          <w:szCs w:val="28"/>
        </w:rPr>
        <w:instrText>CHRISTIN&lt;/author&gt;&lt;/authors&gt;&lt;/contributors&gt;&lt;titles&gt;&lt;title&gt;The effects of organic agriculture on biodiversity and abundance: a meta</w:instrText>
      </w:r>
      <w:r w:rsidR="0046375F" w:rsidRPr="001E1B97">
        <w:rPr>
          <w:rFonts w:ascii="Cambria Math" w:hAnsi="Cambria Math" w:cs="Cambria Math"/>
          <w:szCs w:val="28"/>
        </w:rPr>
        <w:instrText>‐</w:instrText>
      </w:r>
      <w:r w:rsidR="0046375F" w:rsidRPr="001E1B97">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674429" w:rsidRPr="001E1B97">
        <w:rPr>
          <w:rFonts w:cs="Arial"/>
          <w:szCs w:val="28"/>
        </w:rPr>
        <w:fldChar w:fldCharType="separate"/>
      </w:r>
      <w:r w:rsidR="0046375F" w:rsidRPr="001E1B97">
        <w:rPr>
          <w:rFonts w:cs="Arial"/>
          <w:noProof/>
          <w:szCs w:val="28"/>
        </w:rPr>
        <w:t>(Bengtsson et al. 2005, Lichtenberg et al. 2017)</w:t>
      </w:r>
      <w:r w:rsidR="00674429" w:rsidRPr="001E1B97">
        <w:rPr>
          <w:rFonts w:cs="Arial"/>
          <w:szCs w:val="28"/>
        </w:rPr>
        <w:fldChar w:fldCharType="end"/>
      </w:r>
      <w:r w:rsidR="0046375F" w:rsidRPr="001E1B97">
        <w:rPr>
          <w:rFonts w:cs="Arial"/>
          <w:szCs w:val="28"/>
        </w:rPr>
        <w:t>. Such</w:t>
      </w:r>
      <w:r w:rsidR="00E7592F" w:rsidRPr="001E1B97">
        <w:rPr>
          <w:rFonts w:cs="Arial"/>
          <w:szCs w:val="28"/>
        </w:rPr>
        <w:t xml:space="preserve"> </w:t>
      </w:r>
      <w:r w:rsidR="0046375F" w:rsidRPr="001E1B97">
        <w:rPr>
          <w:rFonts w:cs="Arial"/>
          <w:szCs w:val="28"/>
        </w:rPr>
        <w:t>i</w:t>
      </w:r>
      <w:r w:rsidR="00E7592F" w:rsidRPr="001E1B97">
        <w:rPr>
          <w:rFonts w:cs="Arial"/>
          <w:szCs w:val="28"/>
        </w:rPr>
        <w:t xml:space="preserve">ncrease in </w:t>
      </w:r>
      <w:r w:rsidR="002460BF" w:rsidRPr="001E1B97">
        <w:rPr>
          <w:rFonts w:cs="Arial"/>
          <w:szCs w:val="28"/>
        </w:rPr>
        <w:t>prey</w:t>
      </w:r>
      <w:r w:rsidR="004D382C" w:rsidRPr="001E1B97">
        <w:rPr>
          <w:rFonts w:cs="Arial"/>
          <w:szCs w:val="28"/>
        </w:rPr>
        <w:t xml:space="preserve"> availability </w:t>
      </w:r>
      <w:r w:rsidR="002460BF" w:rsidRPr="001E1B97">
        <w:rPr>
          <w:rFonts w:cs="Arial"/>
          <w:szCs w:val="28"/>
        </w:rPr>
        <w:t>m</w:t>
      </w:r>
      <w:r w:rsidR="004D382C" w:rsidRPr="001E1B97">
        <w:rPr>
          <w:rFonts w:cs="Arial"/>
          <w:szCs w:val="28"/>
        </w:rPr>
        <w:t>ay distract predators from feeding on target species and thus result in lower consumption of pests</w:t>
      </w:r>
      <w:r w:rsidR="00DA291D" w:rsidRPr="001E1B97">
        <w:rPr>
          <w:rFonts w:cs="Arial"/>
          <w:szCs w:val="28"/>
        </w:rPr>
        <w:t xml:space="preserve"> </w:t>
      </w:r>
      <w:r w:rsidR="00674429" w:rsidRPr="001E1B97">
        <w:rPr>
          <w:rFonts w:cs="Arial"/>
          <w:szCs w:val="28"/>
        </w:rPr>
        <w:fldChar w:fldCharType="begin"/>
      </w:r>
      <w:r w:rsidR="001E1B97" w:rsidRPr="001E1B97">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674429" w:rsidRPr="001E1B97">
        <w:rPr>
          <w:rFonts w:cs="Arial"/>
          <w:szCs w:val="28"/>
        </w:rPr>
        <w:fldChar w:fldCharType="separate"/>
      </w:r>
      <w:r w:rsidR="001E1B97" w:rsidRPr="001E1B97">
        <w:rPr>
          <w:rFonts w:cs="Arial"/>
          <w:noProof/>
          <w:szCs w:val="28"/>
        </w:rPr>
        <w:t>(Birkhofer et al. 2008b)</w:t>
      </w:r>
      <w:r w:rsidR="00674429" w:rsidRPr="001E1B97">
        <w:rPr>
          <w:rFonts w:cs="Arial"/>
          <w:szCs w:val="28"/>
        </w:rPr>
        <w:fldChar w:fldCharType="end"/>
      </w:r>
      <w:r w:rsidR="004D382C" w:rsidRPr="001E1B97">
        <w:rPr>
          <w:rFonts w:cs="Arial"/>
          <w:szCs w:val="28"/>
        </w:rPr>
        <w:t xml:space="preserve">. </w:t>
      </w:r>
      <w:r w:rsidR="001E1B97" w:rsidRPr="00E45647">
        <w:rPr>
          <w:rFonts w:cs="Arial"/>
          <w:szCs w:val="28"/>
        </w:rPr>
        <w:t>Another possibility is that</w:t>
      </w:r>
      <w:r w:rsidR="008A24A9" w:rsidRPr="00E45647">
        <w:rPr>
          <w:rFonts w:cs="Arial"/>
          <w:szCs w:val="28"/>
        </w:rPr>
        <w:t xml:space="preserve"> conventional farming may </w:t>
      </w:r>
      <w:r w:rsidR="001E1B97" w:rsidRPr="00E45647">
        <w:rPr>
          <w:rFonts w:cs="Arial"/>
          <w:szCs w:val="28"/>
        </w:rPr>
        <w:t>cause</w:t>
      </w:r>
      <w:r w:rsidR="008A24A9" w:rsidRPr="00E45647">
        <w:rPr>
          <w:rFonts w:cs="Arial"/>
          <w:szCs w:val="28"/>
        </w:rPr>
        <w:t xml:space="preserve"> higher</w:t>
      </w:r>
      <w:r w:rsidR="001E1B97" w:rsidRPr="00E45647">
        <w:rPr>
          <w:rFonts w:cs="Arial"/>
          <w:szCs w:val="28"/>
        </w:rPr>
        <w:t xml:space="preserve"> </w:t>
      </w:r>
      <w:r w:rsidR="008A24A9" w:rsidRPr="00E45647">
        <w:rPr>
          <w:rFonts w:cs="Arial"/>
          <w:szCs w:val="28"/>
        </w:rPr>
        <w:t>pest</w:t>
      </w:r>
      <w:r w:rsidR="00B35FEA" w:rsidRPr="00E45647">
        <w:rPr>
          <w:rFonts w:cs="Arial"/>
          <w:szCs w:val="28"/>
        </w:rPr>
        <w:t xml:space="preserve"> densities</w:t>
      </w:r>
      <w:r w:rsidR="008A24A9" w:rsidRPr="00E45647">
        <w:rPr>
          <w:rFonts w:cs="Arial"/>
          <w:szCs w:val="28"/>
        </w:rPr>
        <w:t xml:space="preserve"> </w:t>
      </w:r>
      <w:r w:rsidR="00674429" w:rsidRPr="00E45647">
        <w:rPr>
          <w:rFonts w:cs="Arial"/>
          <w:szCs w:val="28"/>
        </w:rPr>
        <w:fldChar w:fldCharType="begin"/>
      </w:r>
      <w:r w:rsidR="00855BB1" w:rsidRPr="00E45647">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674429" w:rsidRPr="00E45647">
        <w:rPr>
          <w:rFonts w:cs="Arial"/>
          <w:szCs w:val="28"/>
        </w:rPr>
        <w:fldChar w:fldCharType="separate"/>
      </w:r>
      <w:r w:rsidR="00855BB1" w:rsidRPr="00E45647">
        <w:rPr>
          <w:rFonts w:cs="Arial"/>
          <w:noProof/>
          <w:szCs w:val="28"/>
        </w:rPr>
        <w:t>(Porcel et al. 2018)</w:t>
      </w:r>
      <w:r w:rsidR="00674429" w:rsidRPr="00E45647">
        <w:rPr>
          <w:rFonts w:cs="Arial"/>
          <w:szCs w:val="28"/>
        </w:rPr>
        <w:fldChar w:fldCharType="end"/>
      </w:r>
      <w:r w:rsidR="008A24A9" w:rsidRPr="00E45647">
        <w:rPr>
          <w:rFonts w:cs="Arial"/>
          <w:szCs w:val="28"/>
        </w:rPr>
        <w:t>, th</w:t>
      </w:r>
      <w:r w:rsidR="0051075E" w:rsidRPr="00E45647">
        <w:rPr>
          <w:rFonts w:cs="Arial"/>
          <w:szCs w:val="28"/>
        </w:rPr>
        <w:t>us</w:t>
      </w:r>
      <w:r w:rsidR="008A24A9" w:rsidRPr="00E45647">
        <w:rPr>
          <w:rFonts w:cs="Arial"/>
          <w:szCs w:val="28"/>
        </w:rPr>
        <w:t xml:space="preserve"> increasin</w:t>
      </w:r>
      <w:r w:rsidR="0051075E" w:rsidRPr="00E45647">
        <w:rPr>
          <w:rFonts w:cs="Arial"/>
          <w:szCs w:val="28"/>
        </w:rPr>
        <w:t>g</w:t>
      </w:r>
      <w:r w:rsidR="008A24A9" w:rsidRPr="00E45647">
        <w:rPr>
          <w:rFonts w:cs="Arial"/>
          <w:szCs w:val="28"/>
        </w:rPr>
        <w:t xml:space="preserve"> </w:t>
      </w:r>
      <w:r w:rsidR="0051075E" w:rsidRPr="00E45647">
        <w:rPr>
          <w:rFonts w:cs="Arial"/>
          <w:szCs w:val="28"/>
        </w:rPr>
        <w:t xml:space="preserve">pest </w:t>
      </w:r>
      <w:r w:rsidR="008A24A9" w:rsidRPr="00E45647">
        <w:rPr>
          <w:rFonts w:cs="Arial"/>
          <w:szCs w:val="28"/>
        </w:rPr>
        <w:t>consumption</w:t>
      </w:r>
      <w:r w:rsidR="0051075E" w:rsidRPr="00E45647">
        <w:rPr>
          <w:rFonts w:cs="Arial"/>
          <w:szCs w:val="28"/>
        </w:rPr>
        <w:t xml:space="preserve"> in predators’ diet owning to </w:t>
      </w:r>
      <w:r w:rsidR="008A24A9" w:rsidRPr="00E45647">
        <w:rPr>
          <w:rFonts w:cs="Arial"/>
          <w:szCs w:val="28"/>
        </w:rPr>
        <w:t>higher encounter rates.</w:t>
      </w:r>
      <w:r w:rsidR="001E1B97" w:rsidRPr="00E45647">
        <w:rPr>
          <w:rFonts w:cs="Arial"/>
          <w:szCs w:val="28"/>
        </w:rPr>
        <w:t xml:space="preserve"> This </w:t>
      </w:r>
      <w:r w:rsidR="0051075E" w:rsidRPr="00E45647">
        <w:rPr>
          <w:rFonts w:cs="Arial"/>
          <w:szCs w:val="28"/>
        </w:rPr>
        <w:t>explanation</w:t>
      </w:r>
      <w:r w:rsidR="001E1B97" w:rsidRPr="00E45647">
        <w:rPr>
          <w:rFonts w:cs="Arial"/>
          <w:szCs w:val="28"/>
        </w:rPr>
        <w:t xml:space="preserve"> </w:t>
      </w:r>
      <w:r w:rsidR="0051075E" w:rsidRPr="00E45647">
        <w:rPr>
          <w:rFonts w:cs="Arial"/>
          <w:szCs w:val="28"/>
        </w:rPr>
        <w:t xml:space="preserve">is </w:t>
      </w:r>
      <w:r w:rsidR="001E1B97" w:rsidRPr="00E45647">
        <w:rPr>
          <w:rFonts w:cs="Arial"/>
          <w:szCs w:val="28"/>
        </w:rPr>
        <w:t xml:space="preserve">partly supported by </w:t>
      </w:r>
      <w:r w:rsidR="0051075E" w:rsidRPr="00E45647">
        <w:rPr>
          <w:rFonts w:cs="Arial"/>
          <w:szCs w:val="28"/>
        </w:rPr>
        <w:t xml:space="preserve">the </w:t>
      </w:r>
      <w:r w:rsidR="001E1B97" w:rsidRPr="00E45647">
        <w:rPr>
          <w:rFonts w:cs="Arial"/>
          <w:szCs w:val="28"/>
        </w:rPr>
        <w:t>observed higher</w:t>
      </w:r>
      <w:r w:rsidR="008A24A9" w:rsidRPr="00E45647">
        <w:rPr>
          <w:rFonts w:cs="Arial"/>
          <w:szCs w:val="28"/>
        </w:rPr>
        <w:t xml:space="preserve"> </w:t>
      </w:r>
      <w:r w:rsidR="0051075E" w:rsidRPr="00E45647">
        <w:rPr>
          <w:rFonts w:cs="Arial"/>
          <w:szCs w:val="28"/>
        </w:rPr>
        <w:t xml:space="preserve">relative </w:t>
      </w:r>
      <w:r w:rsidR="008A24A9" w:rsidRPr="00E45647">
        <w:rPr>
          <w:rFonts w:cs="Arial"/>
          <w:szCs w:val="28"/>
        </w:rPr>
        <w:t>abundan</w:t>
      </w:r>
      <w:r w:rsidR="00C02493" w:rsidRPr="00E45647">
        <w:rPr>
          <w:rFonts w:cs="Arial"/>
          <w:szCs w:val="28"/>
        </w:rPr>
        <w:t>ce of</w:t>
      </w:r>
      <w:r w:rsidR="008A24A9" w:rsidRPr="00E45647">
        <w:rPr>
          <w:rFonts w:cs="Arial"/>
          <w:szCs w:val="28"/>
        </w:rPr>
        <w:t xml:space="preserve"> rice herbivores </w:t>
      </w:r>
      <w:r w:rsidR="00C02493" w:rsidRPr="00E45647">
        <w:rPr>
          <w:rFonts w:cs="Arial"/>
          <w:szCs w:val="28"/>
        </w:rPr>
        <w:t xml:space="preserve">in conventional farms </w:t>
      </w:r>
      <w:r w:rsidR="00523EBA">
        <w:rPr>
          <w:rFonts w:cs="Arial"/>
          <w:szCs w:val="28"/>
        </w:rPr>
        <w:t>based</w:t>
      </w:r>
      <w:r w:rsidR="00C02493" w:rsidRPr="00E45647">
        <w:rPr>
          <w:rFonts w:cs="Arial"/>
          <w:szCs w:val="28"/>
        </w:rPr>
        <w:t xml:space="preserve"> on </w:t>
      </w:r>
      <w:r w:rsidR="008A24A9" w:rsidRPr="00E45647">
        <w:rPr>
          <w:rFonts w:cs="Arial"/>
          <w:szCs w:val="28"/>
        </w:rPr>
        <w:t>our sweep net samples</w:t>
      </w:r>
      <w:r w:rsidR="00523EBA">
        <w:rPr>
          <w:rFonts w:cs="Arial"/>
          <w:szCs w:val="28"/>
        </w:rPr>
        <w:t xml:space="preserve"> in 2018 and 2019</w:t>
      </w:r>
      <w:r w:rsidR="008A24A9" w:rsidRPr="00E45647">
        <w:rPr>
          <w:rFonts w:cs="Arial"/>
          <w:szCs w:val="28"/>
        </w:rPr>
        <w:t xml:space="preserve"> (</w:t>
      </w:r>
      <w:r w:rsidR="001E1B97" w:rsidRPr="00E45647">
        <w:rPr>
          <w:rFonts w:cs="Arial"/>
          <w:szCs w:val="28"/>
        </w:rPr>
        <w:t>Fig</w:t>
      </w:r>
      <w:r w:rsidR="004F58D9">
        <w:rPr>
          <w:rFonts w:cs="Arial"/>
          <w:szCs w:val="28"/>
        </w:rPr>
        <w:t>.</w:t>
      </w:r>
      <w:r w:rsidR="001E1B97" w:rsidRPr="00E45647">
        <w:rPr>
          <w:rFonts w:cs="Arial"/>
          <w:szCs w:val="28"/>
        </w:rPr>
        <w:t xml:space="preserve"> </w:t>
      </w:r>
      <w:r w:rsidR="008A24A9" w:rsidRPr="00E45647">
        <w:rPr>
          <w:rFonts w:cs="Arial"/>
          <w:szCs w:val="28"/>
        </w:rPr>
        <w:t>3</w:t>
      </w:r>
      <w:r w:rsidR="00C1344A">
        <w:rPr>
          <w:rFonts w:cs="Arial"/>
          <w:szCs w:val="28"/>
        </w:rPr>
        <w:t xml:space="preserve">b </w:t>
      </w:r>
      <w:r w:rsidR="00C1344A" w:rsidRPr="002D3586">
        <w:rPr>
          <w:rFonts w:cs="Arial"/>
          <w:szCs w:val="28"/>
        </w:rPr>
        <w:t>and c</w:t>
      </w:r>
      <w:r w:rsidR="008A24A9" w:rsidRPr="002D3586">
        <w:rPr>
          <w:rFonts w:cs="Arial"/>
          <w:szCs w:val="28"/>
        </w:rPr>
        <w:t>).</w:t>
      </w:r>
      <w:r w:rsidR="002D3586" w:rsidRPr="002D3586">
        <w:rPr>
          <w:rFonts w:cs="Arial"/>
          <w:szCs w:val="28"/>
        </w:rPr>
        <w:t xml:space="preserve"> </w:t>
      </w:r>
      <w:r w:rsidR="00FA737C">
        <w:rPr>
          <w:rFonts w:cs="Arial"/>
          <w:szCs w:val="28"/>
        </w:rPr>
        <w:t xml:space="preserve">Our results highlight the high potential of using generalist arthropod predators as biocontrol agents in conventional farming systems. </w:t>
      </w:r>
      <w:r w:rsidR="00916AA2" w:rsidRPr="002D3586">
        <w:rPr>
          <w:rFonts w:cs="Arial"/>
          <w:szCs w:val="28"/>
        </w:rPr>
        <w:t>Further investigation in various agricultural systems is needed to test the generality of higher consumption of crop herbivores (pests) in the diet of predators</w:t>
      </w:r>
      <w:r w:rsidR="002D3586" w:rsidRPr="002D3586">
        <w:rPr>
          <w:rFonts w:cs="Arial"/>
          <w:szCs w:val="28"/>
        </w:rPr>
        <w:t>, as well as the mechanisms underlying such patterns.</w:t>
      </w:r>
    </w:p>
    <w:p w:rsidR="00E348DE" w:rsidRDefault="00180BE3" w:rsidP="00303AE4">
      <w:pPr>
        <w:ind w:firstLine="720"/>
        <w:rPr>
          <w:rFonts w:cs="Arial"/>
          <w:color w:val="0070C0"/>
          <w:szCs w:val="28"/>
        </w:rPr>
      </w:pPr>
      <w:bookmarkStart w:id="0" w:name="_GoBack"/>
      <w:bookmarkEnd w:id="0"/>
      <w:r w:rsidRPr="009611F9">
        <w:rPr>
          <w:rFonts w:cs="Arial"/>
          <w:szCs w:val="28"/>
        </w:rPr>
        <w:t>P</w:t>
      </w:r>
      <w:r w:rsidR="00665D9A" w:rsidRPr="009611F9">
        <w:rPr>
          <w:rFonts w:cs="Arial"/>
          <w:szCs w:val="28"/>
        </w:rPr>
        <w:t xml:space="preserve">est consumption by predators increased </w:t>
      </w:r>
      <w:r w:rsidR="00223413" w:rsidRPr="009611F9">
        <w:rPr>
          <w:rFonts w:cs="Arial"/>
          <w:szCs w:val="28"/>
        </w:rPr>
        <w:t xml:space="preserve">from the </w:t>
      </w:r>
      <w:proofErr w:type="spellStart"/>
      <w:r w:rsidR="00223413" w:rsidRPr="009611F9">
        <w:rPr>
          <w:rFonts w:cs="Arial"/>
          <w:szCs w:val="28"/>
        </w:rPr>
        <w:t>tillering</w:t>
      </w:r>
      <w:proofErr w:type="spellEnd"/>
      <w:r w:rsidR="00223413" w:rsidRPr="009611F9">
        <w:rPr>
          <w:rFonts w:cs="Arial"/>
          <w:szCs w:val="28"/>
        </w:rPr>
        <w:t xml:space="preserve"> to </w:t>
      </w:r>
      <w:r w:rsidR="00AC2F55" w:rsidRPr="009611F9">
        <w:rPr>
          <w:rFonts w:cs="Arial"/>
          <w:szCs w:val="28"/>
        </w:rPr>
        <w:t xml:space="preserve">the </w:t>
      </w:r>
      <w:r w:rsidR="00223413" w:rsidRPr="009611F9">
        <w:rPr>
          <w:rFonts w:cs="Arial"/>
          <w:szCs w:val="28"/>
        </w:rPr>
        <w:t>ripening stage (Fig. 2; Table 3)</w:t>
      </w:r>
      <w:r w:rsidRPr="009611F9">
        <w:rPr>
          <w:rFonts w:cs="Arial"/>
          <w:szCs w:val="28"/>
        </w:rPr>
        <w:t xml:space="preserve">, consistent with previous studies showing that predators </w:t>
      </w:r>
      <w:r w:rsidR="00D73ABE" w:rsidRPr="009611F9">
        <w:rPr>
          <w:rFonts w:cs="Arial"/>
          <w:szCs w:val="28"/>
        </w:rPr>
        <w:t xml:space="preserve">consumed more </w:t>
      </w:r>
      <w:r w:rsidRPr="009611F9">
        <w:rPr>
          <w:rFonts w:cs="Arial"/>
          <w:szCs w:val="28"/>
        </w:rPr>
        <w:t>pest</w:t>
      </w:r>
      <w:r w:rsidR="00D73ABE" w:rsidRPr="009611F9">
        <w:rPr>
          <w:rFonts w:cs="Arial"/>
          <w:szCs w:val="28"/>
        </w:rPr>
        <w:t>s in the diet</w:t>
      </w:r>
      <w:r w:rsidRPr="009611F9">
        <w:rPr>
          <w:rFonts w:cs="Arial"/>
          <w:szCs w:val="28"/>
        </w:rPr>
        <w:t xml:space="preserve"> over the crop season</w:t>
      </w:r>
      <w:r w:rsidR="00B37CC8">
        <w:rPr>
          <w:rFonts w:cs="Arial"/>
          <w:szCs w:val="28"/>
        </w:rPr>
        <w:t xml:space="preserve"> </w:t>
      </w:r>
      <w:r w:rsidR="00674429">
        <w:rPr>
          <w:rFonts w:cs="Arial"/>
          <w:szCs w:val="28"/>
        </w:rPr>
        <w:fldChar w:fldCharType="begin"/>
      </w:r>
      <w:r w:rsidR="00B37CC8">
        <w:rPr>
          <w:rFonts w:cs="Arial"/>
          <w:szCs w:val="28"/>
        </w:rPr>
        <w:instrText xml:space="preserve"> ADDIN EN.CITE &lt;EndNote&gt;&lt;Cite&gt;&lt;Author&gt;Roubinet&lt;/Author&gt;&lt;Year&gt;2017&lt;/Year&gt;&lt;RecNum&gt;81&lt;/RecNum&gt;&lt;DisplayText&gt;(Roubinet et al. 2017)&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B37CC8">
        <w:rPr>
          <w:rFonts w:ascii="Cambria Math" w:hAnsi="Cambria Math" w:cs="Cambria Math"/>
          <w:szCs w:val="28"/>
        </w:rPr>
        <w:instrText>‐</w:instrText>
      </w:r>
      <w:r w:rsidR="00B37CC8">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74429">
        <w:rPr>
          <w:rFonts w:cs="Arial"/>
          <w:szCs w:val="28"/>
        </w:rPr>
        <w:fldChar w:fldCharType="separate"/>
      </w:r>
      <w:r w:rsidR="00B37CC8">
        <w:rPr>
          <w:rFonts w:cs="Arial"/>
          <w:noProof/>
          <w:szCs w:val="28"/>
        </w:rPr>
        <w:t>(Roubinet et al. 2017)</w:t>
      </w:r>
      <w:r w:rsidR="00674429">
        <w:rPr>
          <w:rFonts w:cs="Arial"/>
          <w:szCs w:val="28"/>
        </w:rPr>
        <w:fldChar w:fldCharType="end"/>
      </w:r>
      <w:r w:rsidRPr="009611F9">
        <w:rPr>
          <w:rFonts w:cs="Arial"/>
          <w:szCs w:val="28"/>
        </w:rPr>
        <w:t>.</w:t>
      </w:r>
      <w:r w:rsidR="00021FBB" w:rsidRPr="009611F9">
        <w:rPr>
          <w:rFonts w:cs="Arial"/>
          <w:szCs w:val="28"/>
        </w:rPr>
        <w:t xml:space="preserve"> </w:t>
      </w:r>
      <w:r w:rsidR="002F387E" w:rsidRPr="009611F9">
        <w:rPr>
          <w:rFonts w:cs="Arial"/>
          <w:szCs w:val="28"/>
        </w:rPr>
        <w:t>There were not many rice herbivores in our study farms a</w:t>
      </w:r>
      <w:r w:rsidR="00303AE4" w:rsidRPr="009611F9">
        <w:rPr>
          <w:rFonts w:cs="Arial"/>
          <w:szCs w:val="28"/>
        </w:rPr>
        <w:t xml:space="preserve">t the early </w:t>
      </w:r>
      <w:r w:rsidR="002F387E" w:rsidRPr="009611F9">
        <w:rPr>
          <w:rFonts w:cs="Arial"/>
          <w:szCs w:val="28"/>
        </w:rPr>
        <w:t xml:space="preserve">crop </w:t>
      </w:r>
      <w:r w:rsidR="00303AE4" w:rsidRPr="009611F9">
        <w:rPr>
          <w:rFonts w:cs="Arial"/>
          <w:szCs w:val="28"/>
        </w:rPr>
        <w:t>stage</w:t>
      </w:r>
      <w:r w:rsidR="002F387E" w:rsidRPr="009611F9">
        <w:rPr>
          <w:rFonts w:cs="Arial"/>
          <w:szCs w:val="28"/>
        </w:rPr>
        <w:t xml:space="preserve"> (Fig. 2). As a result, </w:t>
      </w:r>
      <w:r w:rsidR="003C3AE9" w:rsidRPr="009611F9">
        <w:rPr>
          <w:rFonts w:cs="Arial"/>
          <w:szCs w:val="28"/>
        </w:rPr>
        <w:t xml:space="preserve">the proportion of these herbivores in predators’ diet was relatively low. </w:t>
      </w:r>
      <w:r w:rsidR="00303AE4" w:rsidRPr="009611F9">
        <w:rPr>
          <w:rFonts w:cs="Arial"/>
          <w:szCs w:val="28"/>
        </w:rPr>
        <w:t>Through the development of rice plants, rice herbivore</w:t>
      </w:r>
      <w:r w:rsidR="003C3AE9" w:rsidRPr="009611F9">
        <w:rPr>
          <w:rFonts w:cs="Arial"/>
          <w:szCs w:val="28"/>
        </w:rPr>
        <w:t xml:space="preserve"> populations</w:t>
      </w:r>
      <w:r w:rsidR="00303AE4" w:rsidRPr="009611F9">
        <w:rPr>
          <w:rFonts w:cs="Arial"/>
          <w:szCs w:val="28"/>
        </w:rPr>
        <w:t xml:space="preserve"> rose and predominated at the </w:t>
      </w:r>
      <w:r w:rsidR="00772AB7" w:rsidRPr="009611F9">
        <w:rPr>
          <w:rFonts w:cs="Arial"/>
          <w:szCs w:val="28"/>
        </w:rPr>
        <w:t>ripening</w:t>
      </w:r>
      <w:r w:rsidR="00303AE4" w:rsidRPr="009611F9">
        <w:rPr>
          <w:rFonts w:cs="Arial"/>
          <w:szCs w:val="28"/>
        </w:rPr>
        <w:t xml:space="preserve"> stage</w:t>
      </w:r>
      <w:r w:rsidR="00772AB7" w:rsidRPr="009611F9">
        <w:rPr>
          <w:rFonts w:cs="Arial"/>
          <w:szCs w:val="28"/>
        </w:rPr>
        <w:t xml:space="preserve"> </w:t>
      </w:r>
      <w:r w:rsidR="003C3AE9" w:rsidRPr="009611F9">
        <w:rPr>
          <w:rFonts w:cs="Arial"/>
          <w:szCs w:val="28"/>
        </w:rPr>
        <w:t>(Fig. 2)</w:t>
      </w:r>
      <w:r w:rsidR="00031243" w:rsidRPr="009611F9">
        <w:rPr>
          <w:rFonts w:cs="Arial"/>
          <w:szCs w:val="28"/>
        </w:rPr>
        <w:t xml:space="preserve">, leading to </w:t>
      </w:r>
      <w:r w:rsidR="001149CD" w:rsidRPr="009611F9">
        <w:rPr>
          <w:rFonts w:cs="Arial"/>
          <w:szCs w:val="28"/>
        </w:rPr>
        <w:t xml:space="preserve">high </w:t>
      </w:r>
      <w:r w:rsidR="001149CD" w:rsidRPr="00D642D0">
        <w:rPr>
          <w:rFonts w:cs="Arial"/>
          <w:szCs w:val="28"/>
        </w:rPr>
        <w:t xml:space="preserve">pest consumption by predators </w:t>
      </w:r>
      <w:r w:rsidR="001149CD" w:rsidRPr="00D642D0">
        <w:rPr>
          <w:rFonts w:cs="Arial"/>
          <w:szCs w:val="28"/>
        </w:rPr>
        <w:lastRenderedPageBreak/>
        <w:t>during th</w:t>
      </w:r>
      <w:r w:rsidR="009E6CEE" w:rsidRPr="00D642D0">
        <w:rPr>
          <w:rFonts w:cs="Arial"/>
          <w:szCs w:val="28"/>
        </w:rPr>
        <w:t>is</w:t>
      </w:r>
      <w:r w:rsidR="001149CD" w:rsidRPr="00D642D0">
        <w:rPr>
          <w:rFonts w:cs="Arial"/>
          <w:szCs w:val="28"/>
        </w:rPr>
        <w:t xml:space="preserve"> period. </w:t>
      </w:r>
      <w:r w:rsidR="00303AE4" w:rsidRPr="00D642D0">
        <w:rPr>
          <w:rFonts w:cs="Arial"/>
          <w:szCs w:val="28"/>
        </w:rPr>
        <w:t>Th</w:t>
      </w:r>
      <w:r w:rsidR="009611F9" w:rsidRPr="00D642D0">
        <w:rPr>
          <w:rFonts w:cs="Arial"/>
          <w:szCs w:val="28"/>
        </w:rPr>
        <w:t>ese</w:t>
      </w:r>
      <w:r w:rsidR="00303AE4" w:rsidRPr="00D642D0">
        <w:rPr>
          <w:rFonts w:cs="Arial"/>
          <w:szCs w:val="28"/>
        </w:rPr>
        <w:t xml:space="preserve"> </w:t>
      </w:r>
      <w:r w:rsidR="009611F9" w:rsidRPr="00D642D0">
        <w:rPr>
          <w:rFonts w:cs="Arial"/>
          <w:szCs w:val="28"/>
        </w:rPr>
        <w:t>findings suggest</w:t>
      </w:r>
      <w:r w:rsidR="00303AE4" w:rsidRPr="00D642D0">
        <w:rPr>
          <w:rFonts w:cs="Arial"/>
          <w:szCs w:val="28"/>
        </w:rPr>
        <w:t xml:space="preserve"> </w:t>
      </w:r>
      <w:r w:rsidR="002C7112">
        <w:rPr>
          <w:rFonts w:cs="Arial"/>
          <w:szCs w:val="28"/>
        </w:rPr>
        <w:t xml:space="preserve">a </w:t>
      </w:r>
      <w:r w:rsidR="00303AE4" w:rsidRPr="00D642D0">
        <w:rPr>
          <w:rFonts w:cs="Arial"/>
          <w:szCs w:val="28"/>
        </w:rPr>
        <w:t>high</w:t>
      </w:r>
      <w:r w:rsidR="002C7112">
        <w:rPr>
          <w:rFonts w:cs="Arial"/>
          <w:szCs w:val="28"/>
        </w:rPr>
        <w:t>er</w:t>
      </w:r>
      <w:r w:rsidR="00303AE4" w:rsidRPr="00D642D0">
        <w:rPr>
          <w:rFonts w:cs="Arial"/>
          <w:szCs w:val="28"/>
        </w:rPr>
        <w:t xml:space="preserve"> </w:t>
      </w:r>
      <w:r w:rsidR="002C7112">
        <w:rPr>
          <w:rFonts w:cs="Arial"/>
          <w:szCs w:val="28"/>
        </w:rPr>
        <w:t xml:space="preserve">biocontrol </w:t>
      </w:r>
      <w:r w:rsidR="00303AE4" w:rsidRPr="00D642D0">
        <w:rPr>
          <w:rFonts w:cs="Arial"/>
          <w:szCs w:val="28"/>
        </w:rPr>
        <w:t>value of</w:t>
      </w:r>
      <w:r w:rsidR="009611F9" w:rsidRPr="00D642D0">
        <w:rPr>
          <w:rFonts w:cs="Arial"/>
          <w:szCs w:val="28"/>
        </w:rPr>
        <w:t xml:space="preserve"> predators</w:t>
      </w:r>
      <w:r w:rsidR="00303AE4" w:rsidRPr="00D642D0">
        <w:rPr>
          <w:rFonts w:cs="Arial"/>
          <w:szCs w:val="28"/>
        </w:rPr>
        <w:t xml:space="preserve"> during later crop </w:t>
      </w:r>
      <w:r w:rsidR="009611F9" w:rsidRPr="00D642D0">
        <w:rPr>
          <w:rFonts w:cs="Arial"/>
          <w:szCs w:val="28"/>
        </w:rPr>
        <w:t>season</w:t>
      </w:r>
      <w:r w:rsidR="00303AE4" w:rsidRPr="00D642D0">
        <w:rPr>
          <w:rFonts w:cs="Arial"/>
          <w:szCs w:val="28"/>
        </w:rPr>
        <w:t>, whe</w:t>
      </w:r>
      <w:r w:rsidR="009611F9" w:rsidRPr="00D642D0">
        <w:rPr>
          <w:rFonts w:cs="Arial"/>
          <w:szCs w:val="28"/>
        </w:rPr>
        <w:t>n</w:t>
      </w:r>
      <w:r w:rsidR="00303AE4" w:rsidRPr="00D642D0">
        <w:rPr>
          <w:rFonts w:cs="Arial"/>
          <w:szCs w:val="28"/>
        </w:rPr>
        <w:t xml:space="preserve"> the crop production is most vulnerable to pest damage. </w:t>
      </w:r>
      <w:r w:rsidR="009611F9" w:rsidRPr="00D642D0">
        <w:rPr>
          <w:rFonts w:cs="Arial"/>
          <w:szCs w:val="28"/>
        </w:rPr>
        <w:t>Therefore, f</w:t>
      </w:r>
      <w:r w:rsidR="00480347" w:rsidRPr="00D642D0">
        <w:rPr>
          <w:rFonts w:cs="Arial"/>
          <w:szCs w:val="28"/>
        </w:rPr>
        <w:t>arm management</w:t>
      </w:r>
      <w:r w:rsidR="00303AE4" w:rsidRPr="00D642D0">
        <w:rPr>
          <w:rFonts w:cs="Arial"/>
          <w:szCs w:val="28"/>
        </w:rPr>
        <w:t xml:space="preserve"> (e.g., chemical applications)</w:t>
      </w:r>
      <w:r w:rsidR="00480347" w:rsidRPr="00D642D0">
        <w:rPr>
          <w:rFonts w:cs="Arial"/>
          <w:szCs w:val="28"/>
        </w:rPr>
        <w:t xml:space="preserve"> </w:t>
      </w:r>
      <w:r w:rsidR="009611F9" w:rsidRPr="00D642D0">
        <w:rPr>
          <w:rFonts w:cs="Arial"/>
          <w:szCs w:val="28"/>
        </w:rPr>
        <w:t xml:space="preserve">that could potentially impact predator populations </w:t>
      </w:r>
      <w:r w:rsidR="00480347" w:rsidRPr="00D642D0">
        <w:rPr>
          <w:rFonts w:cs="Arial"/>
          <w:szCs w:val="28"/>
        </w:rPr>
        <w:t xml:space="preserve">should </w:t>
      </w:r>
      <w:r w:rsidR="00303AE4" w:rsidRPr="00D642D0">
        <w:rPr>
          <w:rFonts w:cs="Arial"/>
          <w:szCs w:val="28"/>
        </w:rPr>
        <w:t xml:space="preserve">be </w:t>
      </w:r>
      <w:r w:rsidR="009611F9" w:rsidRPr="00D642D0">
        <w:rPr>
          <w:rFonts w:cs="Arial"/>
          <w:szCs w:val="28"/>
        </w:rPr>
        <w:t>minimized</w:t>
      </w:r>
      <w:r w:rsidR="00480347" w:rsidRPr="00D642D0">
        <w:rPr>
          <w:rFonts w:cs="Arial"/>
          <w:szCs w:val="28"/>
        </w:rPr>
        <w:t xml:space="preserve"> during </w:t>
      </w:r>
      <w:r w:rsidR="00303AE4" w:rsidRPr="00D642D0">
        <w:rPr>
          <w:rFonts w:cs="Arial"/>
          <w:szCs w:val="28"/>
        </w:rPr>
        <w:t>later season to maintain healthy population</w:t>
      </w:r>
      <w:r w:rsidR="00641318" w:rsidRPr="00D642D0">
        <w:rPr>
          <w:rFonts w:cs="Arial"/>
          <w:szCs w:val="28"/>
        </w:rPr>
        <w:t>s of predators</w:t>
      </w:r>
      <w:r w:rsidR="00303AE4" w:rsidRPr="00D642D0">
        <w:rPr>
          <w:rFonts w:cs="Arial"/>
          <w:szCs w:val="28"/>
        </w:rPr>
        <w:t xml:space="preserve"> in the field.</w:t>
      </w:r>
    </w:p>
    <w:p w:rsidR="009826C4" w:rsidRDefault="00A7289F" w:rsidP="00C92300">
      <w:pPr>
        <w:rPr>
          <w:rFonts w:cs="Arial" w:hint="eastAsia"/>
          <w:color w:val="0070C0"/>
          <w:szCs w:val="28"/>
        </w:rPr>
      </w:pPr>
      <w:r w:rsidRPr="00310D81">
        <w:rPr>
          <w:rFonts w:cs="Arial" w:hint="eastAsia"/>
          <w:szCs w:val="28"/>
        </w:rPr>
        <w:tab/>
        <w:t>Habitat structure play</w:t>
      </w:r>
      <w:r w:rsidR="00310D81">
        <w:rPr>
          <w:rFonts w:cs="Arial" w:hint="eastAsia"/>
          <w:szCs w:val="28"/>
        </w:rPr>
        <w:t>s</w:t>
      </w:r>
      <w:r w:rsidRPr="00310D81">
        <w:rPr>
          <w:rFonts w:cs="Arial" w:hint="eastAsia"/>
          <w:szCs w:val="28"/>
        </w:rPr>
        <w:t xml:space="preserve"> critical roles in governing the </w:t>
      </w:r>
      <w:proofErr w:type="spellStart"/>
      <w:r w:rsidRPr="00310D81">
        <w:rPr>
          <w:rFonts w:cs="Arial" w:hint="eastAsia"/>
          <w:szCs w:val="28"/>
        </w:rPr>
        <w:t>trophic</w:t>
      </w:r>
      <w:proofErr w:type="spellEnd"/>
      <w:r w:rsidRPr="00310D81">
        <w:rPr>
          <w:rFonts w:cs="Arial" w:hint="eastAsia"/>
          <w:szCs w:val="28"/>
        </w:rPr>
        <w:t xml:space="preserve"> dynamics of terrestrial arthropods </w:t>
      </w:r>
      <w:r w:rsidR="00674429" w:rsidRPr="00310D81">
        <w:rPr>
          <w:rFonts w:cs="Arial"/>
          <w:szCs w:val="28"/>
        </w:rPr>
        <w:fldChar w:fldCharType="begin"/>
      </w:r>
      <w:r w:rsidR="00751333">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674429" w:rsidRPr="00310D81">
        <w:rPr>
          <w:rFonts w:cs="Arial"/>
          <w:szCs w:val="28"/>
        </w:rPr>
        <w:fldChar w:fldCharType="separate"/>
      </w:r>
      <w:r w:rsidR="00751333">
        <w:rPr>
          <w:rFonts w:cs="Arial"/>
          <w:noProof/>
          <w:szCs w:val="28"/>
        </w:rPr>
        <w:t>(Barbosa and Castellanos 2005)</w:t>
      </w:r>
      <w:r w:rsidR="00674429" w:rsidRPr="00310D81">
        <w:rPr>
          <w:rFonts w:cs="Arial"/>
          <w:szCs w:val="28"/>
        </w:rPr>
        <w:fldChar w:fldCharType="end"/>
      </w:r>
      <w:r w:rsidRPr="00310D81">
        <w:rPr>
          <w:rFonts w:cs="Arial" w:hint="eastAsia"/>
          <w:szCs w:val="28"/>
        </w:rPr>
        <w:t xml:space="preserve">. </w:t>
      </w:r>
      <w:r w:rsidR="00310D81" w:rsidRPr="001620BE">
        <w:rPr>
          <w:rFonts w:cs="Arial" w:hint="eastAsia"/>
          <w:szCs w:val="28"/>
        </w:rPr>
        <w:t xml:space="preserve">Higher vegetation complexity in the surrounding landscape could promote the abundance and diversity of natural enemies </w:t>
      </w:r>
      <w:r w:rsidR="001620BE" w:rsidRPr="001620BE">
        <w:rPr>
          <w:rFonts w:cs="Arial" w:hint="eastAsia"/>
          <w:szCs w:val="28"/>
        </w:rPr>
        <w:t xml:space="preserve">by </w:t>
      </w:r>
      <w:r w:rsidR="004B59D9">
        <w:rPr>
          <w:rFonts w:cs="Arial" w:hint="eastAsia"/>
          <w:szCs w:val="28"/>
        </w:rPr>
        <w:t>facilitating</w:t>
      </w:r>
      <w:r w:rsidR="001620BE" w:rsidRPr="001620BE">
        <w:rPr>
          <w:rFonts w:cs="Arial" w:hint="eastAsia"/>
          <w:szCs w:val="28"/>
        </w:rPr>
        <w:t xml:space="preserve"> </w:t>
      </w:r>
      <w:r w:rsidR="001620BE" w:rsidRPr="001620BE">
        <w:rPr>
          <w:rFonts w:cs="Arial"/>
          <w:szCs w:val="28"/>
        </w:rPr>
        <w:t xml:space="preserve">access to </w:t>
      </w:r>
      <w:r w:rsidR="001620BE" w:rsidRPr="001620BE">
        <w:rPr>
          <w:rFonts w:cs="Arial" w:hint="eastAsia"/>
          <w:szCs w:val="28"/>
        </w:rPr>
        <w:t>various</w:t>
      </w:r>
      <w:r w:rsidR="001620BE" w:rsidRPr="001620BE">
        <w:rPr>
          <w:rFonts w:cs="Arial"/>
          <w:szCs w:val="28"/>
        </w:rPr>
        <w:t xml:space="preserve"> </w:t>
      </w:r>
      <w:r w:rsidR="001620BE" w:rsidRPr="001620BE">
        <w:rPr>
          <w:rFonts w:cs="Arial" w:hint="eastAsia"/>
          <w:szCs w:val="28"/>
        </w:rPr>
        <w:t xml:space="preserve">prey </w:t>
      </w:r>
      <w:r w:rsidR="001620BE" w:rsidRPr="001620BE">
        <w:rPr>
          <w:rFonts w:cs="Arial"/>
          <w:szCs w:val="28"/>
        </w:rPr>
        <w:t>resources</w:t>
      </w:r>
      <w:r w:rsidR="001620BE" w:rsidRPr="001620BE">
        <w:rPr>
          <w:rFonts w:cs="Arial" w:hint="eastAsia"/>
          <w:szCs w:val="28"/>
        </w:rPr>
        <w:t xml:space="preserve"> as well as providing refuge from intra-guild predation</w:t>
      </w:r>
      <w:r w:rsidR="001620BE" w:rsidRPr="001620BE">
        <w:rPr>
          <w:rFonts w:cs="Arial"/>
          <w:szCs w:val="28"/>
        </w:rPr>
        <w:t xml:space="preserve"> </w:t>
      </w:r>
      <w:r w:rsidR="00674429"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 </w:instrText>
      </w:r>
      <w:r w:rsidR="00674429"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DATA </w:instrText>
      </w:r>
      <w:r w:rsidR="00674429" w:rsidRPr="00BA5A9F">
        <w:rPr>
          <w:rFonts w:cs="Arial"/>
          <w:szCs w:val="28"/>
        </w:rPr>
      </w:r>
      <w:r w:rsidR="00674429" w:rsidRPr="00BA5A9F">
        <w:rPr>
          <w:rFonts w:cs="Arial"/>
          <w:szCs w:val="28"/>
        </w:rPr>
        <w:fldChar w:fldCharType="end"/>
      </w:r>
      <w:r w:rsidR="00674429" w:rsidRPr="00BA5A9F">
        <w:rPr>
          <w:rFonts w:cs="Arial"/>
          <w:szCs w:val="28"/>
        </w:rPr>
      </w:r>
      <w:r w:rsidR="00674429" w:rsidRPr="00BA5A9F">
        <w:rPr>
          <w:rFonts w:cs="Arial"/>
          <w:szCs w:val="28"/>
        </w:rPr>
        <w:fldChar w:fldCharType="separate"/>
      </w:r>
      <w:r w:rsidR="00751333" w:rsidRPr="00BA5A9F">
        <w:rPr>
          <w:rFonts w:cs="Arial"/>
          <w:noProof/>
          <w:szCs w:val="28"/>
        </w:rPr>
        <w:t>(Langellotto and Denno 2004, Sanders et al. 2008, Diehl et al. 2013)</w:t>
      </w:r>
      <w:r w:rsidR="00674429" w:rsidRPr="00BA5A9F">
        <w:rPr>
          <w:rFonts w:cs="Arial"/>
          <w:szCs w:val="28"/>
        </w:rPr>
        <w:fldChar w:fldCharType="end"/>
      </w:r>
      <w:r w:rsidR="001620BE" w:rsidRPr="00BA5A9F">
        <w:rPr>
          <w:rFonts w:cs="Arial" w:hint="eastAsia"/>
          <w:szCs w:val="28"/>
        </w:rPr>
        <w:t xml:space="preserve">. </w:t>
      </w:r>
      <w:r w:rsidR="00751333" w:rsidRPr="00BA5A9F">
        <w:rPr>
          <w:rFonts w:cs="Arial"/>
          <w:szCs w:val="28"/>
        </w:rPr>
        <w:t xml:space="preserve">However, </w:t>
      </w:r>
      <w:r w:rsidR="00751333" w:rsidRPr="00BA5A9F">
        <w:rPr>
          <w:rFonts w:cs="Arial" w:hint="eastAsia"/>
          <w:szCs w:val="28"/>
        </w:rPr>
        <w:t xml:space="preserve">our results </w:t>
      </w:r>
      <w:r w:rsidR="00B01061" w:rsidRPr="00BA5A9F">
        <w:rPr>
          <w:rFonts w:cs="Arial" w:hint="eastAsia"/>
          <w:szCs w:val="28"/>
        </w:rPr>
        <w:t xml:space="preserve">showed that </w:t>
      </w:r>
      <w:r w:rsidR="00751333" w:rsidRPr="00BA5A9F">
        <w:rPr>
          <w:rFonts w:cs="Arial"/>
          <w:szCs w:val="28"/>
        </w:rPr>
        <w:t xml:space="preserve">pest consumption by predators was not </w:t>
      </w:r>
      <w:r w:rsidR="00B01061" w:rsidRPr="00BA5A9F">
        <w:rPr>
          <w:rFonts w:cs="Arial" w:hint="eastAsia"/>
          <w:szCs w:val="28"/>
        </w:rPr>
        <w:t>related to</w:t>
      </w:r>
      <w:r w:rsidR="00751333" w:rsidRPr="00BA5A9F">
        <w:rPr>
          <w:rFonts w:cs="Arial"/>
          <w:szCs w:val="28"/>
        </w:rPr>
        <w:t xml:space="preserve"> the </w:t>
      </w:r>
      <w:r w:rsidR="00B01061" w:rsidRPr="00BA5A9F">
        <w:rPr>
          <w:rFonts w:cs="Arial" w:hint="eastAsia"/>
          <w:szCs w:val="28"/>
        </w:rPr>
        <w:t>vegetated area</w:t>
      </w:r>
      <w:r w:rsidR="00B01061" w:rsidRPr="00BA5A9F">
        <w:rPr>
          <w:rFonts w:cs="Arial"/>
          <w:szCs w:val="28"/>
        </w:rPr>
        <w:t xml:space="preserve"> </w:t>
      </w:r>
      <w:r w:rsidR="00B01061" w:rsidRPr="00BA5A9F">
        <w:rPr>
          <w:rFonts w:cs="Arial" w:hint="eastAsia"/>
          <w:szCs w:val="28"/>
        </w:rPr>
        <w:t xml:space="preserve">(percent forest </w:t>
      </w:r>
      <w:r w:rsidR="00B01061" w:rsidRPr="00BA5A9F">
        <w:rPr>
          <w:rFonts w:cs="Arial"/>
          <w:szCs w:val="28"/>
        </w:rPr>
        <w:t>cover</w:t>
      </w:r>
      <w:r w:rsidR="00B01061" w:rsidRPr="00BA5A9F">
        <w:rPr>
          <w:rFonts w:cs="Arial" w:hint="eastAsia"/>
          <w:szCs w:val="28"/>
        </w:rPr>
        <w:t>)</w:t>
      </w:r>
      <w:r w:rsidR="00B01061" w:rsidRPr="00BA5A9F">
        <w:rPr>
          <w:rFonts w:cs="Arial"/>
          <w:szCs w:val="28"/>
        </w:rPr>
        <w:t xml:space="preserve"> surrounding the </w:t>
      </w:r>
      <w:r w:rsidR="00B01061" w:rsidRPr="00E232AA">
        <w:rPr>
          <w:rFonts w:cs="Arial"/>
          <w:szCs w:val="28"/>
        </w:rPr>
        <w:t>farms</w:t>
      </w:r>
      <w:r w:rsidR="00B01061" w:rsidRPr="00E232AA">
        <w:rPr>
          <w:rFonts w:cs="Arial" w:hint="eastAsia"/>
          <w:szCs w:val="28"/>
        </w:rPr>
        <w:t xml:space="preserve">. </w:t>
      </w:r>
      <w:r w:rsidR="00751333" w:rsidRPr="00E232AA">
        <w:rPr>
          <w:rFonts w:cs="Arial" w:hint="eastAsia"/>
          <w:szCs w:val="28"/>
        </w:rPr>
        <w:t>In fact</w:t>
      </w:r>
      <w:r w:rsidR="00310D81" w:rsidRPr="00E232AA">
        <w:rPr>
          <w:rFonts w:cs="Arial" w:hint="eastAsia"/>
          <w:szCs w:val="28"/>
        </w:rPr>
        <w:t xml:space="preserve">, </w:t>
      </w:r>
      <w:r w:rsidR="00751333" w:rsidRPr="00E232AA">
        <w:rPr>
          <w:rFonts w:cs="Arial" w:hint="eastAsia"/>
          <w:szCs w:val="28"/>
        </w:rPr>
        <w:t xml:space="preserve">a meta-analysis reveals no </w:t>
      </w:r>
      <w:r w:rsidR="00751333" w:rsidRPr="00E232AA">
        <w:rPr>
          <w:rFonts w:cs="Arial"/>
          <w:szCs w:val="28"/>
        </w:rPr>
        <w:t xml:space="preserve">significant </w:t>
      </w:r>
      <w:r w:rsidR="00190A2E" w:rsidRPr="00E232AA">
        <w:rPr>
          <w:rFonts w:cs="Arial" w:hint="eastAsia"/>
          <w:szCs w:val="28"/>
        </w:rPr>
        <w:t>changes</w:t>
      </w:r>
      <w:r w:rsidR="00751333" w:rsidRPr="00E232AA">
        <w:rPr>
          <w:rFonts w:cs="Arial" w:hint="eastAsia"/>
          <w:szCs w:val="28"/>
        </w:rPr>
        <w:t xml:space="preserve"> </w:t>
      </w:r>
      <w:r w:rsidR="00190A2E" w:rsidRPr="00E232AA">
        <w:rPr>
          <w:rFonts w:cs="Arial" w:hint="eastAsia"/>
          <w:szCs w:val="28"/>
        </w:rPr>
        <w:t>in</w:t>
      </w:r>
      <w:r w:rsidR="00751333" w:rsidRPr="00E232AA">
        <w:rPr>
          <w:rFonts w:cs="Arial"/>
          <w:szCs w:val="28"/>
        </w:rPr>
        <w:t xml:space="preserve"> </w:t>
      </w:r>
      <w:r w:rsidR="00751333" w:rsidRPr="00E232AA">
        <w:rPr>
          <w:rFonts w:cs="Arial" w:hint="eastAsia"/>
          <w:szCs w:val="28"/>
        </w:rPr>
        <w:t>p</w:t>
      </w:r>
      <w:r w:rsidR="00310D81" w:rsidRPr="00E232AA">
        <w:rPr>
          <w:rFonts w:cs="Arial"/>
          <w:szCs w:val="28"/>
        </w:rPr>
        <w:t>otential prey</w:t>
      </w:r>
      <w:r w:rsidR="00751333" w:rsidRPr="00E232AA">
        <w:rPr>
          <w:rFonts w:cs="Arial" w:hint="eastAsia"/>
          <w:szCs w:val="28"/>
        </w:rPr>
        <w:t xml:space="preserve"> (</w:t>
      </w:r>
      <w:r w:rsidR="00190A2E" w:rsidRPr="00E232AA">
        <w:rPr>
          <w:rFonts w:cs="Arial" w:hint="eastAsia"/>
          <w:szCs w:val="28"/>
        </w:rPr>
        <w:t xml:space="preserve">crop </w:t>
      </w:r>
      <w:r w:rsidR="00751333" w:rsidRPr="00E232AA">
        <w:rPr>
          <w:rFonts w:cs="Arial" w:hint="eastAsia"/>
          <w:szCs w:val="28"/>
        </w:rPr>
        <w:t>herbivore) density</w:t>
      </w:r>
      <w:r w:rsidR="000E5E73">
        <w:rPr>
          <w:rFonts w:cs="Arial" w:hint="eastAsia"/>
          <w:szCs w:val="28"/>
        </w:rPr>
        <w:t xml:space="preserve"> in agricultural fields</w:t>
      </w:r>
      <w:r w:rsidR="00310D81" w:rsidRPr="00E232AA">
        <w:rPr>
          <w:rFonts w:cs="Arial"/>
          <w:szCs w:val="28"/>
        </w:rPr>
        <w:t xml:space="preserve"> </w:t>
      </w:r>
      <w:r w:rsidR="00751333" w:rsidRPr="00E232AA">
        <w:rPr>
          <w:rFonts w:cs="Arial" w:hint="eastAsia"/>
          <w:szCs w:val="28"/>
        </w:rPr>
        <w:t xml:space="preserve">in response to </w:t>
      </w:r>
      <w:r w:rsidR="00310D81" w:rsidRPr="00E232AA">
        <w:rPr>
          <w:rFonts w:cs="Arial"/>
          <w:szCs w:val="28"/>
        </w:rPr>
        <w:t xml:space="preserve">habitat complexity </w:t>
      </w:r>
      <w:r w:rsidR="00674429" w:rsidRPr="00E232AA">
        <w:rPr>
          <w:rFonts w:cs="Arial"/>
          <w:szCs w:val="28"/>
        </w:rPr>
        <w:fldChar w:fldCharType="begin"/>
      </w:r>
      <w:r w:rsidR="00751333" w:rsidRPr="00E232AA">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674429" w:rsidRPr="00E232AA">
        <w:rPr>
          <w:rFonts w:cs="Arial"/>
          <w:szCs w:val="28"/>
        </w:rPr>
        <w:fldChar w:fldCharType="separate"/>
      </w:r>
      <w:r w:rsidR="00751333" w:rsidRPr="00E232AA">
        <w:rPr>
          <w:rFonts w:cs="Arial"/>
          <w:noProof/>
          <w:szCs w:val="28"/>
        </w:rPr>
        <w:t>(Langellotto and Denno 2004)</w:t>
      </w:r>
      <w:r w:rsidR="00674429" w:rsidRPr="00E232AA">
        <w:rPr>
          <w:rFonts w:cs="Arial"/>
          <w:szCs w:val="28"/>
        </w:rPr>
        <w:fldChar w:fldCharType="end"/>
      </w:r>
      <w:r w:rsidR="00751333" w:rsidRPr="00E232AA">
        <w:rPr>
          <w:rFonts w:cs="Arial" w:hint="eastAsia"/>
          <w:szCs w:val="28"/>
        </w:rPr>
        <w:t>.</w:t>
      </w:r>
      <w:r w:rsidR="00EB2109">
        <w:rPr>
          <w:rFonts w:cs="Arial" w:hint="eastAsia"/>
          <w:szCs w:val="28"/>
        </w:rPr>
        <w:t xml:space="preserve"> </w:t>
      </w:r>
      <w:r w:rsidR="004B59D9" w:rsidRPr="004B59D9">
        <w:rPr>
          <w:rFonts w:cs="Arial" w:hint="eastAsia"/>
          <w:szCs w:val="28"/>
        </w:rPr>
        <w:t xml:space="preserve">Consequently, </w:t>
      </w:r>
      <w:r w:rsidR="004B59D9">
        <w:rPr>
          <w:rFonts w:cs="Arial" w:hint="eastAsia"/>
          <w:szCs w:val="28"/>
        </w:rPr>
        <w:t>w</w:t>
      </w:r>
      <w:r w:rsidR="00EB2109" w:rsidRPr="00EB2109">
        <w:rPr>
          <w:rFonts w:cs="Arial" w:hint="eastAsia"/>
          <w:szCs w:val="28"/>
        </w:rPr>
        <w:t xml:space="preserve">e speculate that the lack of vegetation effects </w:t>
      </w:r>
      <w:r w:rsidR="001F4162">
        <w:rPr>
          <w:rFonts w:cs="Arial" w:hint="eastAsia"/>
          <w:szCs w:val="28"/>
        </w:rPr>
        <w:t xml:space="preserve">in our study </w:t>
      </w:r>
      <w:r w:rsidR="00EB2109" w:rsidRPr="00EB2109">
        <w:rPr>
          <w:rFonts w:cs="Arial" w:hint="eastAsia"/>
          <w:szCs w:val="28"/>
        </w:rPr>
        <w:t>may be partly due to no difference in prey availability, which ultimately determines the diet compositions of generalist predators.</w:t>
      </w:r>
      <w:r w:rsidR="005B76B0">
        <w:rPr>
          <w:rFonts w:cs="Arial" w:hint="eastAsia"/>
          <w:szCs w:val="28"/>
        </w:rPr>
        <w:t xml:space="preserve"> </w:t>
      </w:r>
      <w:r w:rsidR="004B59D9">
        <w:rPr>
          <w:rFonts w:cs="Arial" w:hint="eastAsia"/>
          <w:szCs w:val="28"/>
        </w:rPr>
        <w:t>I</w:t>
      </w:r>
      <w:r w:rsidR="005B76B0">
        <w:rPr>
          <w:rFonts w:cs="Arial" w:hint="eastAsia"/>
          <w:szCs w:val="28"/>
        </w:rPr>
        <w:t>ncreas</w:t>
      </w:r>
      <w:r w:rsidR="004B59D9">
        <w:rPr>
          <w:rFonts w:cs="Arial" w:hint="eastAsia"/>
          <w:szCs w:val="28"/>
        </w:rPr>
        <w:t>ing</w:t>
      </w:r>
      <w:r w:rsidR="005B76B0">
        <w:rPr>
          <w:rFonts w:cs="Arial" w:hint="eastAsia"/>
          <w:szCs w:val="28"/>
        </w:rPr>
        <w:t xml:space="preserve"> </w:t>
      </w:r>
      <w:r w:rsidR="004B59D9">
        <w:rPr>
          <w:rFonts w:cs="Arial" w:hint="eastAsia"/>
          <w:szCs w:val="28"/>
        </w:rPr>
        <w:t xml:space="preserve">surrounding </w:t>
      </w:r>
      <w:r w:rsidR="005B76B0">
        <w:rPr>
          <w:rFonts w:cs="Arial" w:hint="eastAsia"/>
          <w:szCs w:val="28"/>
        </w:rPr>
        <w:t xml:space="preserve">vegetation complexity may </w:t>
      </w:r>
      <w:r w:rsidR="00C3648E">
        <w:rPr>
          <w:rFonts w:cs="Arial" w:hint="eastAsia"/>
          <w:szCs w:val="28"/>
        </w:rPr>
        <w:t>benefit pest control t</w:t>
      </w:r>
      <w:r w:rsidR="00D01C7E">
        <w:rPr>
          <w:rFonts w:cs="Arial" w:hint="eastAsia"/>
          <w:szCs w:val="28"/>
        </w:rPr>
        <w:t xml:space="preserve">hrough </w:t>
      </w:r>
      <w:r w:rsidR="00D01C7E" w:rsidRPr="00D01C7E">
        <w:rPr>
          <w:rFonts w:cs="Arial" w:hint="eastAsia"/>
          <w:szCs w:val="28"/>
        </w:rPr>
        <w:t>enhancing</w:t>
      </w:r>
      <w:r w:rsidR="00D01C7E">
        <w:rPr>
          <w:rFonts w:cs="Arial" w:hint="eastAsia"/>
          <w:szCs w:val="28"/>
        </w:rPr>
        <w:t xml:space="preserve"> </w:t>
      </w:r>
      <w:r w:rsidR="001D7F56">
        <w:rPr>
          <w:rFonts w:cs="Arial" w:hint="eastAsia"/>
          <w:szCs w:val="28"/>
        </w:rPr>
        <w:t xml:space="preserve">overall </w:t>
      </w:r>
      <w:r w:rsidR="00D01C7E">
        <w:rPr>
          <w:rFonts w:cs="Arial" w:hint="eastAsia"/>
          <w:szCs w:val="28"/>
        </w:rPr>
        <w:t xml:space="preserve">predator </w:t>
      </w:r>
      <w:r w:rsidR="004B59D9">
        <w:rPr>
          <w:rFonts w:cs="Arial" w:hint="eastAsia"/>
          <w:szCs w:val="28"/>
        </w:rPr>
        <w:t>density and diversity</w:t>
      </w:r>
      <w:r w:rsidR="00D01C7E">
        <w:rPr>
          <w:rFonts w:cs="Arial" w:hint="eastAsia"/>
          <w:szCs w:val="28"/>
        </w:rPr>
        <w:t xml:space="preserve"> </w:t>
      </w:r>
      <w:r w:rsidR="005B76B0">
        <w:rPr>
          <w:rFonts w:cs="Arial" w:hint="eastAsia"/>
          <w:szCs w:val="28"/>
        </w:rPr>
        <w:t>but not</w:t>
      </w:r>
      <w:r w:rsidR="00D01C7E">
        <w:rPr>
          <w:rFonts w:cs="Arial" w:hint="eastAsia"/>
          <w:szCs w:val="28"/>
        </w:rPr>
        <w:t xml:space="preserve"> </w:t>
      </w:r>
      <w:r w:rsidR="005B76B0">
        <w:rPr>
          <w:rFonts w:cs="Arial" w:hint="eastAsia"/>
          <w:szCs w:val="28"/>
        </w:rPr>
        <w:t>per capita</w:t>
      </w:r>
      <w:r w:rsidR="001D7F56">
        <w:rPr>
          <w:rFonts w:cs="Arial" w:hint="eastAsia"/>
          <w:szCs w:val="28"/>
        </w:rPr>
        <w:t xml:space="preserve"> pest</w:t>
      </w:r>
      <w:r w:rsidR="005B76B0">
        <w:rPr>
          <w:rFonts w:cs="Arial" w:hint="eastAsia"/>
          <w:szCs w:val="28"/>
        </w:rPr>
        <w:t xml:space="preserve"> </w:t>
      </w:r>
      <w:r w:rsidR="001D7F56">
        <w:rPr>
          <w:rFonts w:cs="Arial" w:hint="eastAsia"/>
          <w:szCs w:val="28"/>
        </w:rPr>
        <w:t>consumption</w:t>
      </w:r>
      <w:r w:rsidR="00493713">
        <w:rPr>
          <w:rFonts w:cs="Arial" w:hint="eastAsia"/>
          <w:szCs w:val="28"/>
        </w:rPr>
        <w:t xml:space="preserve"> by predator</w:t>
      </w:r>
      <w:r w:rsidR="005B76B0">
        <w:rPr>
          <w:rFonts w:cs="Arial" w:hint="eastAsia"/>
          <w:szCs w:val="28"/>
        </w:rPr>
        <w:t>.</w:t>
      </w:r>
    </w:p>
    <w:p w:rsidR="00D271FB" w:rsidRDefault="00FE1D21">
      <w:pPr>
        <w:rPr>
          <w:rFonts w:cs="Arial" w:hint="eastAsia"/>
          <w:szCs w:val="28"/>
        </w:rPr>
      </w:pPr>
      <w:r w:rsidRPr="00FE1D21">
        <w:rPr>
          <w:rFonts w:cs="Arial" w:hint="eastAsia"/>
          <w:szCs w:val="28"/>
        </w:rPr>
        <w:tab/>
      </w:r>
      <w:r w:rsidR="00733C16">
        <w:rPr>
          <w:rFonts w:cs="Arial" w:hint="eastAsia"/>
          <w:szCs w:val="28"/>
        </w:rPr>
        <w:t>Surprisingly, t</w:t>
      </w:r>
      <w:r w:rsidR="009826C4" w:rsidRPr="00FE1D21">
        <w:rPr>
          <w:rFonts w:cs="Arial" w:hint="eastAsia"/>
          <w:szCs w:val="28"/>
        </w:rPr>
        <w:t xml:space="preserve">he </w:t>
      </w:r>
      <w:r w:rsidR="00E85464" w:rsidRPr="00FE1D21">
        <w:rPr>
          <w:rFonts w:cs="Arial" w:hint="eastAsia"/>
          <w:szCs w:val="28"/>
        </w:rPr>
        <w:t xml:space="preserve">beta regression model </w:t>
      </w:r>
      <w:r w:rsidR="00E85464" w:rsidRPr="00FE1D21">
        <w:rPr>
          <w:rFonts w:cs="Arial"/>
          <w:szCs w:val="28"/>
        </w:rPr>
        <w:t>suggest</w:t>
      </w:r>
      <w:r w:rsidR="00E85464" w:rsidRPr="00FE1D21">
        <w:rPr>
          <w:rFonts w:cs="Arial" w:hint="eastAsia"/>
          <w:szCs w:val="28"/>
        </w:rPr>
        <w:t>s n</w:t>
      </w:r>
      <w:r>
        <w:rPr>
          <w:rFonts w:cs="Arial" w:hint="eastAsia"/>
          <w:szCs w:val="28"/>
        </w:rPr>
        <w:t>o effect</w:t>
      </w:r>
      <w:r w:rsidR="00391029" w:rsidRPr="00FE1D21">
        <w:rPr>
          <w:rFonts w:cs="Arial" w:hint="eastAsia"/>
          <w:szCs w:val="28"/>
        </w:rPr>
        <w:t xml:space="preserve"> of </w:t>
      </w:r>
      <w:r w:rsidR="00E85464" w:rsidRPr="00FE1D21">
        <w:rPr>
          <w:rFonts w:cs="Arial" w:hint="eastAsia"/>
          <w:szCs w:val="28"/>
        </w:rPr>
        <w:t xml:space="preserve">the </w:t>
      </w:r>
      <w:r w:rsidR="00391029" w:rsidRPr="00FE1D21">
        <w:rPr>
          <w:rFonts w:cs="Arial" w:hint="eastAsia"/>
          <w:szCs w:val="28"/>
        </w:rPr>
        <w:t xml:space="preserve">relative </w:t>
      </w:r>
      <w:r w:rsidR="00391029" w:rsidRPr="00FE1D21">
        <w:rPr>
          <w:rFonts w:cs="Arial"/>
          <w:szCs w:val="28"/>
        </w:rPr>
        <w:t>abundance</w:t>
      </w:r>
      <w:r w:rsidR="00391029" w:rsidRPr="00FE1D21">
        <w:rPr>
          <w:rFonts w:cs="Arial" w:hint="eastAsia"/>
          <w:szCs w:val="28"/>
        </w:rPr>
        <w:t xml:space="preserve"> </w:t>
      </w:r>
      <w:r w:rsidR="00E85464" w:rsidRPr="00FE1D21">
        <w:rPr>
          <w:rFonts w:cs="Arial" w:hint="eastAsia"/>
          <w:szCs w:val="28"/>
        </w:rPr>
        <w:t xml:space="preserve">of rice herbivores in the field </w:t>
      </w:r>
      <w:r w:rsidR="00391029" w:rsidRPr="00FE1D21">
        <w:rPr>
          <w:rFonts w:cs="Arial" w:hint="eastAsia"/>
          <w:szCs w:val="28"/>
        </w:rPr>
        <w:t xml:space="preserve">on </w:t>
      </w:r>
      <w:r w:rsidR="00E85464" w:rsidRPr="00FE1D21">
        <w:rPr>
          <w:rFonts w:cs="Arial" w:hint="eastAsia"/>
          <w:szCs w:val="28"/>
        </w:rPr>
        <w:t>the proportion of these herbivores consumed in predators</w:t>
      </w:r>
      <w:r w:rsidR="00E85464" w:rsidRPr="00FE1D21">
        <w:rPr>
          <w:rFonts w:cs="Arial"/>
          <w:szCs w:val="28"/>
        </w:rPr>
        <w:t>’</w:t>
      </w:r>
      <w:r w:rsidR="00E85464" w:rsidRPr="00FE1D21">
        <w:rPr>
          <w:rFonts w:cs="Arial" w:hint="eastAsia"/>
          <w:szCs w:val="28"/>
        </w:rPr>
        <w:t xml:space="preserve"> diet (Table 1)</w:t>
      </w:r>
      <w:r w:rsidR="00B935E5" w:rsidRPr="00FE1D21">
        <w:rPr>
          <w:rFonts w:cs="Arial" w:hint="eastAsia"/>
          <w:szCs w:val="28"/>
        </w:rPr>
        <w:t xml:space="preserve">. </w:t>
      </w:r>
      <w:r w:rsidR="009826C4" w:rsidRPr="00FE1D21">
        <w:rPr>
          <w:rFonts w:cs="Arial" w:hint="eastAsia"/>
          <w:szCs w:val="28"/>
        </w:rPr>
        <w:t xml:space="preserve">Although the </w:t>
      </w:r>
      <w:r w:rsidR="008B6A3B">
        <w:rPr>
          <w:rFonts w:cs="Arial" w:hint="eastAsia"/>
          <w:szCs w:val="28"/>
        </w:rPr>
        <w:t>feeding</w:t>
      </w:r>
      <w:r w:rsidR="009826C4" w:rsidRPr="00FE1D21">
        <w:rPr>
          <w:rFonts w:cs="Arial" w:hint="eastAsia"/>
          <w:szCs w:val="28"/>
        </w:rPr>
        <w:t xml:space="preserve"> habits and diet </w:t>
      </w:r>
      <w:r w:rsidR="009826C4" w:rsidRPr="006B4E76">
        <w:rPr>
          <w:rFonts w:cs="Arial" w:hint="eastAsia"/>
          <w:szCs w:val="28"/>
        </w:rPr>
        <w:t xml:space="preserve">compositions of generalist predators </w:t>
      </w:r>
      <w:r w:rsidRPr="006B4E76">
        <w:rPr>
          <w:rFonts w:cs="Arial" w:hint="eastAsia"/>
          <w:szCs w:val="28"/>
        </w:rPr>
        <w:t>could be</w:t>
      </w:r>
      <w:r w:rsidR="009826C4" w:rsidRPr="006B4E76">
        <w:rPr>
          <w:rFonts w:cs="Arial" w:hint="eastAsia"/>
          <w:szCs w:val="28"/>
        </w:rPr>
        <w:t xml:space="preserve"> largely </w:t>
      </w:r>
      <w:r w:rsidR="009826C4" w:rsidRPr="006B4E76">
        <w:rPr>
          <w:rFonts w:cs="Arial" w:hint="eastAsia"/>
          <w:szCs w:val="28"/>
        </w:rPr>
        <w:lastRenderedPageBreak/>
        <w:t xml:space="preserve">influenced by </w:t>
      </w:r>
      <w:r w:rsidRPr="006B4E76">
        <w:rPr>
          <w:rFonts w:cs="Arial" w:hint="eastAsia"/>
          <w:szCs w:val="28"/>
        </w:rPr>
        <w:t xml:space="preserve">the </w:t>
      </w:r>
      <w:r w:rsidR="009826C4" w:rsidRPr="006B4E76">
        <w:rPr>
          <w:rFonts w:cs="Arial" w:hint="eastAsia"/>
          <w:szCs w:val="28"/>
        </w:rPr>
        <w:t>prey availability</w:t>
      </w:r>
      <w:r w:rsidRPr="006B4E76">
        <w:rPr>
          <w:rFonts w:cs="Arial" w:hint="eastAsia"/>
          <w:szCs w:val="28"/>
        </w:rPr>
        <w:t xml:space="preserve"> in the habitat </w:t>
      </w:r>
      <w:r w:rsidR="00975B9E"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 </w:instrText>
      </w:r>
      <w:r w:rsidR="006B4E76"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DATA </w:instrText>
      </w:r>
      <w:r w:rsidR="006B4E76" w:rsidRPr="006B4E76">
        <w:rPr>
          <w:rFonts w:cs="Arial"/>
          <w:szCs w:val="28"/>
        </w:rPr>
      </w:r>
      <w:r w:rsidR="006B4E76" w:rsidRPr="006B4E76">
        <w:rPr>
          <w:rFonts w:cs="Arial"/>
          <w:szCs w:val="28"/>
        </w:rPr>
        <w:fldChar w:fldCharType="end"/>
      </w:r>
      <w:r w:rsidR="00975B9E" w:rsidRPr="006B4E76">
        <w:rPr>
          <w:rFonts w:cs="Arial"/>
          <w:szCs w:val="28"/>
        </w:rPr>
        <w:fldChar w:fldCharType="separate"/>
      </w:r>
      <w:r w:rsidR="006B4E76" w:rsidRPr="006B4E76">
        <w:rPr>
          <w:rFonts w:cs="Arial"/>
          <w:noProof/>
          <w:szCs w:val="28"/>
        </w:rPr>
        <w:t>(Madsen et al. 2004, Wise et al. 2006, Hsu et al. 2021)</w:t>
      </w:r>
      <w:r w:rsidR="00975B9E" w:rsidRPr="006B4E76">
        <w:rPr>
          <w:rFonts w:cs="Arial"/>
          <w:szCs w:val="28"/>
        </w:rPr>
        <w:fldChar w:fldCharType="end"/>
      </w:r>
      <w:r w:rsidR="009826C4" w:rsidRPr="006B4E76">
        <w:rPr>
          <w:rFonts w:cs="Arial" w:hint="eastAsia"/>
          <w:szCs w:val="28"/>
        </w:rPr>
        <w:t xml:space="preserve">, we failed to detect such </w:t>
      </w:r>
      <w:r w:rsidR="009826C4" w:rsidRPr="006B4E76">
        <w:rPr>
          <w:rFonts w:cs="Arial"/>
          <w:szCs w:val="28"/>
        </w:rPr>
        <w:t>effect</w:t>
      </w:r>
      <w:r w:rsidR="009826C4" w:rsidRPr="006B4E76">
        <w:rPr>
          <w:rFonts w:cs="Arial" w:hint="eastAsia"/>
          <w:szCs w:val="28"/>
        </w:rPr>
        <w:t xml:space="preserve"> in our analysis.</w:t>
      </w:r>
      <w:r w:rsidR="00733C16" w:rsidRPr="006B4E76">
        <w:rPr>
          <w:rFonts w:cs="Arial" w:hint="eastAsia"/>
          <w:szCs w:val="28"/>
        </w:rPr>
        <w:t xml:space="preserve"> </w:t>
      </w:r>
      <w:r w:rsidR="007B4343" w:rsidRPr="006B4E76">
        <w:rPr>
          <w:rFonts w:cs="Arial" w:hint="eastAsia"/>
          <w:szCs w:val="28"/>
        </w:rPr>
        <w:t xml:space="preserve">An </w:t>
      </w:r>
      <w:r w:rsidR="007B4343" w:rsidRPr="006B4E76">
        <w:rPr>
          <w:rFonts w:cs="Arial"/>
          <w:szCs w:val="28"/>
        </w:rPr>
        <w:t>explanation</w:t>
      </w:r>
      <w:r w:rsidR="007B4343" w:rsidRPr="006B4E76">
        <w:rPr>
          <w:rFonts w:cs="Arial" w:hint="eastAsia"/>
          <w:szCs w:val="28"/>
        </w:rPr>
        <w:t xml:space="preserve"> for this</w:t>
      </w:r>
      <w:r w:rsidR="00C532DE" w:rsidRPr="006B4E76">
        <w:rPr>
          <w:rFonts w:cs="Arial" w:hint="eastAsia"/>
          <w:szCs w:val="28"/>
        </w:rPr>
        <w:t xml:space="preserve"> is that the relative abundance</w:t>
      </w:r>
      <w:r w:rsidR="00C532DE" w:rsidRPr="00733C16">
        <w:rPr>
          <w:rFonts w:cs="Arial" w:hint="eastAsia"/>
          <w:szCs w:val="28"/>
        </w:rPr>
        <w:t xml:space="preserve"> of rice her</w:t>
      </w:r>
      <w:r w:rsidR="009826C4" w:rsidRPr="00733C16">
        <w:rPr>
          <w:rFonts w:cs="Arial" w:hint="eastAsia"/>
          <w:szCs w:val="28"/>
        </w:rPr>
        <w:t xml:space="preserve">bivore was highly related to </w:t>
      </w:r>
      <w:r w:rsidR="00C532DE" w:rsidRPr="00733C16">
        <w:rPr>
          <w:rFonts w:cs="Arial" w:hint="eastAsia"/>
          <w:szCs w:val="28"/>
        </w:rPr>
        <w:t>crop stage</w:t>
      </w:r>
      <w:r w:rsidR="009826C4" w:rsidRPr="00733C16">
        <w:rPr>
          <w:rFonts w:cs="Arial" w:hint="eastAsia"/>
          <w:szCs w:val="28"/>
        </w:rPr>
        <w:t xml:space="preserve">, </w:t>
      </w:r>
      <w:r w:rsidR="00733C16" w:rsidRPr="00733C16">
        <w:rPr>
          <w:rFonts w:cs="Arial" w:hint="eastAsia"/>
          <w:szCs w:val="28"/>
        </w:rPr>
        <w:t xml:space="preserve">which was also included as a </w:t>
      </w:r>
      <w:r w:rsidR="00CA57D6" w:rsidRPr="00733C16">
        <w:rPr>
          <w:rFonts w:cs="Arial" w:hint="eastAsia"/>
          <w:szCs w:val="28"/>
        </w:rPr>
        <w:t>factor in the model</w:t>
      </w:r>
      <w:r w:rsidR="005912BB" w:rsidRPr="00733C16">
        <w:rPr>
          <w:rFonts w:cs="Arial" w:hint="eastAsia"/>
          <w:szCs w:val="28"/>
        </w:rPr>
        <w:t xml:space="preserve"> (Fig. 3)</w:t>
      </w:r>
      <w:r w:rsidR="00CA57D6" w:rsidRPr="00733C16">
        <w:rPr>
          <w:rFonts w:cs="Arial" w:hint="eastAsia"/>
          <w:szCs w:val="28"/>
        </w:rPr>
        <w:t xml:space="preserve">. </w:t>
      </w:r>
      <w:r w:rsidR="0018004D">
        <w:rPr>
          <w:rFonts w:cs="Arial" w:hint="eastAsia"/>
          <w:szCs w:val="28"/>
        </w:rPr>
        <w:t xml:space="preserve">This could </w:t>
      </w:r>
      <w:r w:rsidR="0018004D" w:rsidRPr="0018004D">
        <w:rPr>
          <w:rFonts w:cs="Arial" w:hint="eastAsia"/>
          <w:szCs w:val="28"/>
        </w:rPr>
        <w:t>potentially lead to the confounding effects between the</w:t>
      </w:r>
      <w:r w:rsidR="0018004D">
        <w:rPr>
          <w:rFonts w:cs="Arial" w:hint="eastAsia"/>
          <w:szCs w:val="28"/>
        </w:rPr>
        <w:t>se</w:t>
      </w:r>
      <w:r w:rsidR="0018004D" w:rsidRPr="0018004D">
        <w:rPr>
          <w:rFonts w:cs="Arial" w:hint="eastAsia"/>
          <w:szCs w:val="28"/>
        </w:rPr>
        <w:t xml:space="preserve"> two factors.</w:t>
      </w:r>
      <w:r w:rsidR="0018004D">
        <w:rPr>
          <w:rFonts w:cs="Arial" w:hint="eastAsia"/>
          <w:szCs w:val="28"/>
        </w:rPr>
        <w:t xml:space="preserve"> </w:t>
      </w:r>
      <w:r w:rsidR="0018004D" w:rsidRPr="0018004D">
        <w:rPr>
          <w:rFonts w:cs="Arial" w:hint="eastAsia"/>
          <w:szCs w:val="28"/>
        </w:rPr>
        <w:t xml:space="preserve">In fact, the model did reveal a </w:t>
      </w:r>
      <w:r w:rsidR="0018004D" w:rsidRPr="0018004D">
        <w:rPr>
          <w:rFonts w:cs="Arial"/>
          <w:szCs w:val="28"/>
        </w:rPr>
        <w:t>significant</w:t>
      </w:r>
      <w:r w:rsidR="0018004D" w:rsidRPr="0018004D">
        <w:rPr>
          <w:rFonts w:cs="Arial" w:hint="eastAsia"/>
          <w:szCs w:val="28"/>
        </w:rPr>
        <w:t xml:space="preserve"> effect of crop stage on pest consumption (Table 1)</w:t>
      </w:r>
      <w:r w:rsidR="0018004D">
        <w:rPr>
          <w:rFonts w:cs="Arial" w:hint="eastAsia"/>
          <w:szCs w:val="28"/>
        </w:rPr>
        <w:t xml:space="preserve">. </w:t>
      </w:r>
      <w:r w:rsidR="003C0DC0" w:rsidRPr="00733C16">
        <w:rPr>
          <w:rFonts w:cs="Arial" w:hint="eastAsia"/>
          <w:szCs w:val="28"/>
        </w:rPr>
        <w:t>As a result, the relative abundance of rice herbivore</w:t>
      </w:r>
      <w:r w:rsidR="00733C16" w:rsidRPr="00733C16">
        <w:rPr>
          <w:rFonts w:cs="Arial" w:hint="eastAsia"/>
          <w:szCs w:val="28"/>
        </w:rPr>
        <w:t>s appeared to have no effect</w:t>
      </w:r>
      <w:r w:rsidR="00CA57D6" w:rsidRPr="00733C16">
        <w:rPr>
          <w:rFonts w:cs="Arial" w:hint="eastAsia"/>
          <w:szCs w:val="28"/>
        </w:rPr>
        <w:t xml:space="preserve"> </w:t>
      </w:r>
      <w:r w:rsidR="0018004D">
        <w:rPr>
          <w:rFonts w:cs="Arial" w:hint="eastAsia"/>
          <w:szCs w:val="28"/>
        </w:rPr>
        <w:t>since</w:t>
      </w:r>
      <w:r w:rsidR="005912BB" w:rsidRPr="00733C16">
        <w:rPr>
          <w:rFonts w:cs="Arial" w:hint="eastAsia"/>
          <w:szCs w:val="28"/>
        </w:rPr>
        <w:t xml:space="preserve"> most of the variation may</w:t>
      </w:r>
      <w:r w:rsidR="00CA57D6" w:rsidRPr="00733C16">
        <w:rPr>
          <w:rFonts w:cs="Arial" w:hint="eastAsia"/>
          <w:szCs w:val="28"/>
        </w:rPr>
        <w:t xml:space="preserve"> have been explained by crop </w:t>
      </w:r>
      <w:r w:rsidR="00CA57D6" w:rsidRPr="0018004D">
        <w:rPr>
          <w:rFonts w:cs="Arial" w:hint="eastAsia"/>
          <w:szCs w:val="28"/>
        </w:rPr>
        <w:t xml:space="preserve">stage, a broader factor </w:t>
      </w:r>
      <w:r w:rsidR="003303B3" w:rsidRPr="0018004D">
        <w:rPr>
          <w:rFonts w:cs="Arial" w:hint="eastAsia"/>
          <w:szCs w:val="28"/>
        </w:rPr>
        <w:t xml:space="preserve">that is </w:t>
      </w:r>
      <w:r w:rsidR="003303B3" w:rsidRPr="0018004D">
        <w:rPr>
          <w:rFonts w:cs="Arial"/>
          <w:szCs w:val="28"/>
        </w:rPr>
        <w:t>associated</w:t>
      </w:r>
      <w:r w:rsidR="003303B3" w:rsidRPr="0018004D">
        <w:rPr>
          <w:rFonts w:cs="Arial" w:hint="eastAsia"/>
          <w:szCs w:val="28"/>
        </w:rPr>
        <w:t xml:space="preserve"> with </w:t>
      </w:r>
      <w:r w:rsidR="00CA57D6" w:rsidRPr="0018004D">
        <w:rPr>
          <w:rFonts w:cs="Arial" w:hint="eastAsia"/>
          <w:szCs w:val="28"/>
        </w:rPr>
        <w:t xml:space="preserve">various covariates (e.g., rice plant height). </w:t>
      </w:r>
      <w:r w:rsidR="009826C4" w:rsidRPr="007B4343">
        <w:rPr>
          <w:rFonts w:cs="Arial" w:hint="eastAsia"/>
          <w:szCs w:val="28"/>
        </w:rPr>
        <w:t>More experiments</w:t>
      </w:r>
      <w:r w:rsidR="007B4343" w:rsidRPr="007B4343">
        <w:rPr>
          <w:rFonts w:cs="Arial" w:hint="eastAsia"/>
          <w:szCs w:val="28"/>
        </w:rPr>
        <w:t>, both observational and manipulative,</w:t>
      </w:r>
      <w:r w:rsidR="009826C4" w:rsidRPr="007B4343">
        <w:rPr>
          <w:rFonts w:cs="Arial" w:hint="eastAsia"/>
          <w:szCs w:val="28"/>
        </w:rPr>
        <w:t xml:space="preserve"> are needed to clarify the link between prey availability and diet compositions of generalist predators </w:t>
      </w:r>
      <w:r w:rsidR="0018004D">
        <w:rPr>
          <w:rFonts w:cs="Arial" w:hint="eastAsia"/>
          <w:szCs w:val="28"/>
        </w:rPr>
        <w:t>in the field and</w:t>
      </w:r>
      <w:r w:rsidR="0000102D" w:rsidRPr="007B4343">
        <w:rPr>
          <w:rFonts w:cs="Arial" w:hint="eastAsia"/>
          <w:szCs w:val="28"/>
        </w:rPr>
        <w:t xml:space="preserve"> to shed light on the potential mechanisms</w:t>
      </w:r>
      <w:r w:rsidR="00EE14E2">
        <w:rPr>
          <w:rFonts w:cs="Arial" w:hint="eastAsia"/>
          <w:szCs w:val="28"/>
        </w:rPr>
        <w:t xml:space="preserve"> </w:t>
      </w:r>
      <w:r w:rsidR="007B4343" w:rsidRPr="007B4343">
        <w:rPr>
          <w:rFonts w:cs="Arial" w:hint="eastAsia"/>
          <w:szCs w:val="28"/>
        </w:rPr>
        <w:t xml:space="preserve">underlying </w:t>
      </w:r>
      <w:r w:rsidR="008B6A3B">
        <w:rPr>
          <w:rFonts w:cs="Arial" w:hint="eastAsia"/>
          <w:szCs w:val="28"/>
        </w:rPr>
        <w:t>the foraging patterns of predators</w:t>
      </w:r>
      <w:r w:rsidR="0000102D" w:rsidRPr="007B4343">
        <w:rPr>
          <w:rFonts w:cs="Arial" w:hint="eastAsia"/>
          <w:szCs w:val="28"/>
        </w:rPr>
        <w:t>.</w:t>
      </w:r>
      <w:r w:rsidR="00E65D92">
        <w:rPr>
          <w:rFonts w:cs="Arial" w:hint="eastAsia"/>
          <w:szCs w:val="28"/>
        </w:rPr>
        <w:t xml:space="preserve"> </w:t>
      </w:r>
      <w:r w:rsidR="00E65D92" w:rsidRPr="00E65D92">
        <w:rPr>
          <w:rFonts w:cs="Arial" w:hint="eastAsia"/>
          <w:color w:val="FF0000"/>
          <w:szCs w:val="28"/>
        </w:rPr>
        <w:t>(</w:t>
      </w:r>
      <w:r w:rsidR="00E65D92">
        <w:rPr>
          <w:rFonts w:cs="Arial" w:hint="eastAsia"/>
          <w:color w:val="FF0000"/>
          <w:szCs w:val="28"/>
        </w:rPr>
        <w:t>Discuss f</w:t>
      </w:r>
      <w:r w:rsidR="00E67BF8" w:rsidRPr="00E65D92">
        <w:rPr>
          <w:rFonts w:cs="Arial"/>
          <w:color w:val="FF0000"/>
          <w:szCs w:val="28"/>
        </w:rPr>
        <w:t>eeding experiment</w:t>
      </w:r>
      <w:r w:rsidR="00E65D92">
        <w:rPr>
          <w:rFonts w:cs="Arial" w:hint="eastAsia"/>
          <w:color w:val="FF0000"/>
          <w:szCs w:val="28"/>
        </w:rPr>
        <w:t xml:space="preserve"> results here</w:t>
      </w:r>
      <w:r w:rsidR="00E65D92" w:rsidRPr="00E65D92">
        <w:rPr>
          <w:rFonts w:cs="Arial" w:hint="eastAsia"/>
          <w:color w:val="FF0000"/>
          <w:szCs w:val="28"/>
        </w:rPr>
        <w:t>)</w:t>
      </w:r>
    </w:p>
    <w:p w:rsidR="008B6242" w:rsidRDefault="008B6242">
      <w:pPr>
        <w:rPr>
          <w:rFonts w:cs="Arial"/>
          <w:i/>
          <w:szCs w:val="28"/>
        </w:rPr>
      </w:pPr>
    </w:p>
    <w:p w:rsidR="00DE2B12" w:rsidRPr="00DE2B12" w:rsidRDefault="00F135FF" w:rsidP="00867441">
      <w:pPr>
        <w:jc w:val="center"/>
        <w:rPr>
          <w:rFonts w:cs="Arial"/>
          <w:i/>
          <w:szCs w:val="28"/>
        </w:rPr>
      </w:pPr>
      <w:r w:rsidRPr="00DE2B12">
        <w:rPr>
          <w:rFonts w:cs="Arial"/>
          <w:i/>
          <w:szCs w:val="28"/>
        </w:rPr>
        <w:t>Potential caveats</w:t>
      </w:r>
      <w:r w:rsidR="00DE2B12" w:rsidRPr="00DE2B12">
        <w:rPr>
          <w:rFonts w:cs="Arial" w:hint="eastAsia"/>
          <w:i/>
          <w:szCs w:val="28"/>
        </w:rPr>
        <w:t xml:space="preserve"> and limitations</w:t>
      </w:r>
    </w:p>
    <w:p w:rsidR="00E14CCB" w:rsidRDefault="00B13DD0" w:rsidP="008B6FEB">
      <w:pPr>
        <w:rPr>
          <w:rFonts w:cs="Arial"/>
          <w:i/>
          <w:color w:val="FF0000"/>
          <w:szCs w:val="28"/>
        </w:rPr>
      </w:pPr>
      <w:r w:rsidRPr="003C67D8">
        <w:rPr>
          <w:rFonts w:cs="Arial" w:hint="eastAsia"/>
          <w:szCs w:val="28"/>
        </w:rPr>
        <w:tab/>
      </w:r>
      <w:r w:rsidR="00E531C4" w:rsidRPr="00E531C4">
        <w:rPr>
          <w:rFonts w:cs="Arial" w:hint="eastAsia"/>
          <w:szCs w:val="28"/>
        </w:rPr>
        <w:t>Our</w:t>
      </w:r>
      <w:r w:rsidR="00E531C4" w:rsidRPr="00E531C4">
        <w:rPr>
          <w:rFonts w:cs="Arial"/>
          <w:szCs w:val="28"/>
        </w:rPr>
        <w:t xml:space="preserve"> study </w:t>
      </w:r>
      <w:r w:rsidR="00E531C4" w:rsidRPr="00E531C4">
        <w:rPr>
          <w:rFonts w:cs="Arial" w:hint="eastAsia"/>
          <w:szCs w:val="28"/>
        </w:rPr>
        <w:t>provides three-year quantitative information on the</w:t>
      </w:r>
      <w:r w:rsidR="00E531C4" w:rsidRPr="00E531C4">
        <w:rPr>
          <w:rFonts w:cs="Arial"/>
          <w:szCs w:val="28"/>
        </w:rPr>
        <w:t xml:space="preserve"> diet composition</w:t>
      </w:r>
      <w:r w:rsidR="00E531C4" w:rsidRPr="00E531C4">
        <w:rPr>
          <w:rFonts w:cs="Arial" w:hint="eastAsia"/>
          <w:szCs w:val="28"/>
        </w:rPr>
        <w:t>s</w:t>
      </w:r>
      <w:r w:rsidR="00E531C4" w:rsidRPr="00E531C4">
        <w:rPr>
          <w:rFonts w:cs="Arial"/>
          <w:szCs w:val="28"/>
        </w:rPr>
        <w:t xml:space="preserve"> of generalist arthropod predators</w:t>
      </w:r>
      <w:r w:rsidR="003B53C2" w:rsidRPr="00E531C4">
        <w:rPr>
          <w:rFonts w:cs="Arial"/>
          <w:szCs w:val="28"/>
        </w:rPr>
        <w:t xml:space="preserve"> in the field over three consecutive years </w:t>
      </w:r>
      <w:r w:rsidR="00E531C4">
        <w:rPr>
          <w:rFonts w:cs="Arial" w:hint="eastAsia"/>
          <w:szCs w:val="28"/>
        </w:rPr>
        <w:t>and</w:t>
      </w:r>
      <w:r w:rsidR="003B53C2" w:rsidRPr="00E531C4">
        <w:rPr>
          <w:rFonts w:cs="Arial"/>
          <w:szCs w:val="28"/>
        </w:rPr>
        <w:t xml:space="preserve"> examine</w:t>
      </w:r>
      <w:r w:rsidR="00E531C4">
        <w:rPr>
          <w:rFonts w:cs="Arial" w:hint="eastAsia"/>
          <w:szCs w:val="28"/>
        </w:rPr>
        <w:t>s</w:t>
      </w:r>
      <w:r w:rsidR="003B53C2" w:rsidRPr="00E531C4">
        <w:rPr>
          <w:rFonts w:cs="Arial"/>
          <w:szCs w:val="28"/>
        </w:rPr>
        <w:t xml:space="preserve"> </w:t>
      </w:r>
      <w:r w:rsidR="00E531C4">
        <w:rPr>
          <w:rFonts w:cs="Arial" w:hint="eastAsia"/>
          <w:szCs w:val="28"/>
        </w:rPr>
        <w:t xml:space="preserve">the </w:t>
      </w:r>
      <w:r w:rsidR="003B53C2" w:rsidRPr="00E531C4">
        <w:rPr>
          <w:rFonts w:cs="Arial"/>
          <w:szCs w:val="28"/>
        </w:rPr>
        <w:t>potential factors that may influence predators’ dietary patterns, providing more convincing evidence for the biocontrol potential of these predators</w:t>
      </w:r>
      <w:r w:rsidR="00E531C4">
        <w:rPr>
          <w:rFonts w:cs="Arial" w:hint="eastAsia"/>
          <w:szCs w:val="28"/>
        </w:rPr>
        <w:t>. Nonetheless,</w:t>
      </w:r>
      <w:r w:rsidR="00E531C4" w:rsidRPr="00E531C4">
        <w:rPr>
          <w:rFonts w:cs="Arial"/>
          <w:szCs w:val="28"/>
        </w:rPr>
        <w:t xml:space="preserve"> some </w:t>
      </w:r>
      <w:r w:rsidR="00E531C4">
        <w:rPr>
          <w:rFonts w:cs="Arial" w:hint="eastAsia"/>
          <w:szCs w:val="28"/>
        </w:rPr>
        <w:t xml:space="preserve">potential caveats and </w:t>
      </w:r>
      <w:r w:rsidR="00E531C4" w:rsidRPr="00E531C4">
        <w:rPr>
          <w:rFonts w:cs="Arial"/>
          <w:szCs w:val="28"/>
        </w:rPr>
        <w:t>limitations</w:t>
      </w:r>
      <w:r w:rsidR="00E531C4" w:rsidRPr="00E531C4">
        <w:rPr>
          <w:rFonts w:cs="Arial" w:hint="eastAsia"/>
          <w:szCs w:val="28"/>
        </w:rPr>
        <w:t xml:space="preserve"> exist</w:t>
      </w:r>
      <w:r w:rsidR="00E531C4" w:rsidRPr="00E531C4">
        <w:rPr>
          <w:rFonts w:cs="Arial"/>
          <w:szCs w:val="28"/>
        </w:rPr>
        <w:t>.</w:t>
      </w:r>
      <w:r w:rsidR="000A1D47">
        <w:rPr>
          <w:rFonts w:cs="Arial" w:hint="eastAsia"/>
          <w:szCs w:val="28"/>
        </w:rPr>
        <w:t xml:space="preserve"> </w:t>
      </w:r>
      <w:r w:rsidR="003C67D8" w:rsidRPr="001C1A46">
        <w:rPr>
          <w:rFonts w:cs="Arial" w:hint="eastAsia"/>
          <w:szCs w:val="28"/>
        </w:rPr>
        <w:t>First,</w:t>
      </w:r>
      <w:r w:rsidR="00CA54A5" w:rsidRPr="001C1A46">
        <w:rPr>
          <w:rFonts w:cs="Arial" w:hint="eastAsia"/>
          <w:szCs w:val="28"/>
        </w:rPr>
        <w:t xml:space="preserve"> </w:t>
      </w:r>
      <w:r w:rsidR="004F2F24" w:rsidRPr="001C1A46">
        <w:rPr>
          <w:rFonts w:cs="Arial"/>
          <w:szCs w:val="28"/>
        </w:rPr>
        <w:t xml:space="preserve">high </w:t>
      </w:r>
      <w:r w:rsidR="00CA54A5" w:rsidRPr="001C1A46">
        <w:rPr>
          <w:rFonts w:cs="Arial"/>
          <w:szCs w:val="28"/>
        </w:rPr>
        <w:t>consumption</w:t>
      </w:r>
      <w:r w:rsidR="00CA54A5" w:rsidRPr="001C1A46">
        <w:rPr>
          <w:rFonts w:cs="Arial" w:hint="eastAsia"/>
          <w:szCs w:val="28"/>
        </w:rPr>
        <w:t xml:space="preserve"> of rice pests</w:t>
      </w:r>
      <w:r w:rsidR="00CA54A5" w:rsidRPr="001C1A46">
        <w:rPr>
          <w:rFonts w:cs="Arial"/>
          <w:szCs w:val="28"/>
        </w:rPr>
        <w:t xml:space="preserve"> </w:t>
      </w:r>
      <w:r w:rsidR="00CA54A5" w:rsidRPr="001C1A46">
        <w:rPr>
          <w:rFonts w:cs="Arial" w:hint="eastAsia"/>
          <w:szCs w:val="28"/>
        </w:rPr>
        <w:t>in</w:t>
      </w:r>
      <w:r w:rsidR="004F2F24" w:rsidRPr="001C1A46">
        <w:rPr>
          <w:rFonts w:cs="Arial"/>
          <w:szCs w:val="28"/>
        </w:rPr>
        <w:t xml:space="preserve"> predators</w:t>
      </w:r>
      <w:r w:rsidR="00CA54A5" w:rsidRPr="001C1A46">
        <w:rPr>
          <w:rFonts w:cs="Arial"/>
          <w:szCs w:val="28"/>
        </w:rPr>
        <w:t>’</w:t>
      </w:r>
      <w:r w:rsidR="00CA54A5" w:rsidRPr="001C1A46">
        <w:rPr>
          <w:rFonts w:cs="Arial" w:hint="eastAsia"/>
          <w:szCs w:val="28"/>
        </w:rPr>
        <w:t xml:space="preserve"> diet does</w:t>
      </w:r>
      <w:r w:rsidR="004F2F24" w:rsidRPr="001C1A46">
        <w:rPr>
          <w:rFonts w:cs="Arial"/>
          <w:szCs w:val="28"/>
        </w:rPr>
        <w:t xml:space="preserve"> not necessarily </w:t>
      </w:r>
      <w:r w:rsidR="00CA54A5" w:rsidRPr="001C1A46">
        <w:rPr>
          <w:rFonts w:cs="Arial" w:hint="eastAsia"/>
          <w:szCs w:val="28"/>
        </w:rPr>
        <w:t>imply a</w:t>
      </w:r>
      <w:r w:rsidR="001C1A46" w:rsidRPr="001C1A46">
        <w:rPr>
          <w:rFonts w:cs="Arial" w:hint="eastAsia"/>
          <w:szCs w:val="28"/>
        </w:rPr>
        <w:t xml:space="preserve"> strong </w:t>
      </w:r>
      <w:r w:rsidR="004F2F24" w:rsidRPr="001C1A46">
        <w:rPr>
          <w:rFonts w:cs="Arial"/>
          <w:szCs w:val="28"/>
        </w:rPr>
        <w:t xml:space="preserve">suppression of pest populations in the </w:t>
      </w:r>
      <w:r w:rsidR="0012634D" w:rsidRPr="001C1A46">
        <w:rPr>
          <w:rFonts w:cs="Arial" w:hint="eastAsia"/>
          <w:szCs w:val="28"/>
        </w:rPr>
        <w:t>farms</w:t>
      </w:r>
      <w:r w:rsidR="004F2F24" w:rsidRPr="001C1A46">
        <w:rPr>
          <w:rFonts w:cs="Arial"/>
          <w:szCs w:val="28"/>
        </w:rPr>
        <w:t xml:space="preserve">, </w:t>
      </w:r>
      <w:r w:rsidR="005D2A99" w:rsidRPr="001C1A46">
        <w:rPr>
          <w:rFonts w:cs="Arial" w:hint="eastAsia"/>
          <w:szCs w:val="28"/>
        </w:rPr>
        <w:t>as the population dynamics of pests</w:t>
      </w:r>
      <w:r w:rsidR="00CA54A5" w:rsidRPr="001C1A46">
        <w:rPr>
          <w:rFonts w:cs="Arial" w:hint="eastAsia"/>
          <w:szCs w:val="28"/>
        </w:rPr>
        <w:t xml:space="preserve"> </w:t>
      </w:r>
      <w:r w:rsidR="004F2F24" w:rsidRPr="001C1A46">
        <w:rPr>
          <w:rFonts w:cs="Arial"/>
          <w:szCs w:val="28"/>
        </w:rPr>
        <w:t xml:space="preserve">depend on </w:t>
      </w:r>
      <w:r w:rsidR="0012634D" w:rsidRPr="001C1A46">
        <w:rPr>
          <w:rFonts w:cs="Arial" w:hint="eastAsia"/>
          <w:szCs w:val="28"/>
        </w:rPr>
        <w:t>not only</w:t>
      </w:r>
      <w:r w:rsidR="00CA54A5" w:rsidRPr="001C1A46">
        <w:rPr>
          <w:rFonts w:cs="Arial" w:hint="eastAsia"/>
          <w:szCs w:val="28"/>
        </w:rPr>
        <w:t xml:space="preserve"> </w:t>
      </w:r>
      <w:r w:rsidR="004F2F24" w:rsidRPr="001C1A46">
        <w:rPr>
          <w:rFonts w:cs="Arial"/>
          <w:szCs w:val="28"/>
        </w:rPr>
        <w:t>the</w:t>
      </w:r>
      <w:r w:rsidR="00CA54A5" w:rsidRPr="001C1A46">
        <w:rPr>
          <w:rFonts w:cs="Arial"/>
          <w:szCs w:val="28"/>
        </w:rPr>
        <w:t xml:space="preserve"> per capita effect of predators</w:t>
      </w:r>
      <w:r w:rsidR="004F2F24" w:rsidRPr="001C1A46">
        <w:rPr>
          <w:rFonts w:cs="Arial"/>
          <w:szCs w:val="28"/>
        </w:rPr>
        <w:t xml:space="preserve"> </w:t>
      </w:r>
      <w:r w:rsidR="0012634D" w:rsidRPr="001C1A46">
        <w:rPr>
          <w:rFonts w:cs="Arial" w:hint="eastAsia"/>
          <w:szCs w:val="28"/>
        </w:rPr>
        <w:t>but also</w:t>
      </w:r>
      <w:r w:rsidR="00CA54A5" w:rsidRPr="001C1A46">
        <w:rPr>
          <w:rFonts w:cs="Arial" w:hint="eastAsia"/>
          <w:szCs w:val="28"/>
        </w:rPr>
        <w:t xml:space="preserve"> </w:t>
      </w:r>
      <w:r w:rsidR="004F2F24" w:rsidRPr="001C1A46">
        <w:rPr>
          <w:rFonts w:cs="Arial"/>
          <w:szCs w:val="28"/>
        </w:rPr>
        <w:t>the</w:t>
      </w:r>
      <w:r w:rsidR="005D2A99" w:rsidRPr="001C1A46">
        <w:rPr>
          <w:rFonts w:cs="Arial" w:hint="eastAsia"/>
          <w:szCs w:val="28"/>
        </w:rPr>
        <w:t>ir</w:t>
      </w:r>
      <w:r w:rsidR="005D2A99" w:rsidRPr="001C1A46">
        <w:rPr>
          <w:rFonts w:cs="Arial"/>
          <w:szCs w:val="28"/>
        </w:rPr>
        <w:t xml:space="preserve"> density and </w:t>
      </w:r>
      <w:r w:rsidR="005D2A99" w:rsidRPr="001C1A46">
        <w:rPr>
          <w:rFonts w:cs="Arial"/>
          <w:szCs w:val="28"/>
        </w:rPr>
        <w:lastRenderedPageBreak/>
        <w:t>diversity</w:t>
      </w:r>
      <w:r w:rsidR="004F2F24" w:rsidRPr="001C1A46">
        <w:rPr>
          <w:rFonts w:cs="Arial"/>
          <w:szCs w:val="28"/>
        </w:rPr>
        <w:t xml:space="preserve"> in the field </w:t>
      </w:r>
      <w:r w:rsidR="00674429" w:rsidRPr="001C1A4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 </w:instrText>
      </w:r>
      <w:r w:rsidR="00674429">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DATA </w:instrText>
      </w:r>
      <w:r w:rsidR="00674429">
        <w:rPr>
          <w:rFonts w:cs="Arial"/>
          <w:szCs w:val="28"/>
        </w:rPr>
      </w:r>
      <w:r w:rsidR="00674429">
        <w:rPr>
          <w:rFonts w:cs="Arial"/>
          <w:szCs w:val="28"/>
        </w:rPr>
        <w:fldChar w:fldCharType="end"/>
      </w:r>
      <w:r w:rsidR="00674429" w:rsidRPr="001C1A46">
        <w:rPr>
          <w:rFonts w:cs="Arial"/>
          <w:szCs w:val="28"/>
        </w:rPr>
      </w:r>
      <w:r w:rsidR="00674429" w:rsidRPr="001C1A46">
        <w:rPr>
          <w:rFonts w:cs="Arial"/>
          <w:szCs w:val="28"/>
        </w:rPr>
        <w:fldChar w:fldCharType="separate"/>
      </w:r>
      <w:r w:rsidR="003A51A5">
        <w:rPr>
          <w:rFonts w:cs="Arial"/>
          <w:noProof/>
          <w:szCs w:val="28"/>
        </w:rPr>
        <w:t>(Duelli and Obrist 2003, Letourneau et al. 2009, Rusch et al. 2016)</w:t>
      </w:r>
      <w:r w:rsidR="00674429" w:rsidRPr="001C1A46">
        <w:rPr>
          <w:rFonts w:cs="Arial"/>
          <w:szCs w:val="28"/>
        </w:rPr>
        <w:fldChar w:fldCharType="end"/>
      </w:r>
      <w:r w:rsidR="002E53AC" w:rsidRPr="001C1A46">
        <w:rPr>
          <w:rFonts w:cs="Arial" w:hint="eastAsia"/>
          <w:szCs w:val="28"/>
        </w:rPr>
        <w:t>.</w:t>
      </w:r>
      <w:r w:rsidR="001C1A46" w:rsidRPr="000A1D47">
        <w:rPr>
          <w:rFonts w:cs="Arial" w:hint="eastAsia"/>
          <w:szCs w:val="28"/>
        </w:rPr>
        <w:t xml:space="preserve"> The effectiveness of biocontrol can only be realized in the context of pest density. </w:t>
      </w:r>
      <w:r w:rsidR="002E53AC" w:rsidRPr="000A1D47">
        <w:rPr>
          <w:rFonts w:cs="Arial" w:hint="eastAsia"/>
          <w:szCs w:val="28"/>
        </w:rPr>
        <w:t xml:space="preserve">Therefore, </w:t>
      </w:r>
      <w:r w:rsidR="004F2F24" w:rsidRPr="000A1D47">
        <w:rPr>
          <w:rFonts w:cs="Arial"/>
          <w:szCs w:val="28"/>
        </w:rPr>
        <w:t xml:space="preserve">future work </w:t>
      </w:r>
      <w:r w:rsidR="001C1A46" w:rsidRPr="000A1D47">
        <w:rPr>
          <w:rFonts w:cs="Arial" w:hint="eastAsia"/>
          <w:szCs w:val="28"/>
        </w:rPr>
        <w:t>would require</w:t>
      </w:r>
      <w:r w:rsidR="004F2F24" w:rsidRPr="000A1D47">
        <w:rPr>
          <w:rFonts w:cs="Arial"/>
          <w:szCs w:val="28"/>
        </w:rPr>
        <w:t xml:space="preserve"> complement</w:t>
      </w:r>
      <w:r w:rsidR="001C1A46" w:rsidRPr="000A1D47">
        <w:rPr>
          <w:rFonts w:cs="Arial" w:hint="eastAsia"/>
          <w:szCs w:val="28"/>
        </w:rPr>
        <w:t>ing</w:t>
      </w:r>
      <w:r w:rsidR="004F2F24" w:rsidRPr="000A1D47">
        <w:rPr>
          <w:rFonts w:cs="Arial"/>
          <w:szCs w:val="28"/>
        </w:rPr>
        <w:t xml:space="preserve"> stable isotope analysis with field </w:t>
      </w:r>
      <w:r w:rsidR="002E53AC" w:rsidRPr="000A1D47">
        <w:rPr>
          <w:rFonts w:cs="Arial" w:hint="eastAsia"/>
          <w:szCs w:val="28"/>
        </w:rPr>
        <w:t>observations</w:t>
      </w:r>
      <w:r w:rsidR="001C1A46" w:rsidRPr="000A1D47">
        <w:rPr>
          <w:rFonts w:cs="Arial" w:hint="eastAsia"/>
          <w:szCs w:val="28"/>
        </w:rPr>
        <w:t xml:space="preserve"> of predator and pest populations</w:t>
      </w:r>
      <w:r w:rsidR="002E53AC" w:rsidRPr="000A1D47">
        <w:rPr>
          <w:rFonts w:cs="Arial" w:hint="eastAsia"/>
          <w:szCs w:val="28"/>
        </w:rPr>
        <w:t xml:space="preserve"> t</w:t>
      </w:r>
      <w:r w:rsidR="004F2F24" w:rsidRPr="000A1D47">
        <w:rPr>
          <w:rFonts w:cs="Arial"/>
          <w:szCs w:val="28"/>
        </w:rPr>
        <w:t xml:space="preserve">o </w:t>
      </w:r>
      <w:r w:rsidR="001C1A46" w:rsidRPr="000A1D47">
        <w:rPr>
          <w:rFonts w:cs="Arial" w:hint="eastAsia"/>
          <w:szCs w:val="28"/>
        </w:rPr>
        <w:t>unveil the connection</w:t>
      </w:r>
      <w:r w:rsidR="004F2F24" w:rsidRPr="000A1D47">
        <w:rPr>
          <w:rFonts w:cs="Arial"/>
          <w:szCs w:val="28"/>
        </w:rPr>
        <w:t xml:space="preserve"> between the per capita</w:t>
      </w:r>
      <w:r w:rsidR="001C1A46" w:rsidRPr="000A1D47">
        <w:rPr>
          <w:rFonts w:cs="Arial" w:hint="eastAsia"/>
          <w:szCs w:val="28"/>
        </w:rPr>
        <w:t xml:space="preserve"> pest</w:t>
      </w:r>
      <w:r w:rsidR="004F2F24" w:rsidRPr="000A1D47">
        <w:rPr>
          <w:rFonts w:cs="Arial"/>
          <w:szCs w:val="28"/>
        </w:rPr>
        <w:t xml:space="preserve"> consumption and</w:t>
      </w:r>
      <w:r w:rsidR="001C1A46" w:rsidRPr="000A1D47">
        <w:rPr>
          <w:rFonts w:cs="Arial" w:hint="eastAsia"/>
          <w:szCs w:val="28"/>
        </w:rPr>
        <w:t xml:space="preserve"> the</w:t>
      </w:r>
      <w:r w:rsidR="004F2F24" w:rsidRPr="000A1D47">
        <w:rPr>
          <w:rFonts w:cs="Arial"/>
          <w:szCs w:val="28"/>
        </w:rPr>
        <w:t xml:space="preserve"> </w:t>
      </w:r>
      <w:r w:rsidR="001C1A46" w:rsidRPr="000A1D47">
        <w:rPr>
          <w:rFonts w:cs="Arial" w:hint="eastAsia"/>
          <w:szCs w:val="28"/>
        </w:rPr>
        <w:t xml:space="preserve">overall </w:t>
      </w:r>
      <w:r w:rsidR="000A1D47" w:rsidRPr="000A1D47">
        <w:rPr>
          <w:rFonts w:cs="Arial" w:hint="eastAsia"/>
          <w:szCs w:val="28"/>
        </w:rPr>
        <w:t>pest dynamics.</w:t>
      </w:r>
      <w:r w:rsidR="001D50C4">
        <w:rPr>
          <w:rFonts w:cs="Arial" w:hint="eastAsia"/>
          <w:szCs w:val="28"/>
        </w:rPr>
        <w:t xml:space="preserve"> </w:t>
      </w:r>
      <w:r w:rsidR="0073557C" w:rsidRPr="00B433C3">
        <w:rPr>
          <w:rFonts w:cs="Arial" w:hint="eastAsia"/>
          <w:szCs w:val="28"/>
        </w:rPr>
        <w:t>Second</w:t>
      </w:r>
      <w:r w:rsidR="004F2F24" w:rsidRPr="00B433C3">
        <w:rPr>
          <w:rFonts w:cs="Arial"/>
          <w:szCs w:val="28"/>
        </w:rPr>
        <w:t xml:space="preserve">, </w:t>
      </w:r>
      <w:r w:rsidR="00191883" w:rsidRPr="00B433C3">
        <w:rPr>
          <w:rFonts w:cs="Arial" w:hint="eastAsia"/>
          <w:szCs w:val="28"/>
        </w:rPr>
        <w:t>i</w:t>
      </w:r>
      <w:r w:rsidR="004F2F24" w:rsidRPr="00B433C3">
        <w:rPr>
          <w:rFonts w:cs="Arial"/>
          <w:szCs w:val="28"/>
        </w:rPr>
        <w:t>ntra</w:t>
      </w:r>
      <w:r w:rsidR="00191883" w:rsidRPr="00B433C3">
        <w:rPr>
          <w:rFonts w:cs="Arial" w:hint="eastAsia"/>
          <w:szCs w:val="28"/>
        </w:rPr>
        <w:t>-</w:t>
      </w:r>
      <w:r w:rsidR="004F2F24" w:rsidRPr="00B433C3">
        <w:rPr>
          <w:rFonts w:cs="Arial"/>
          <w:szCs w:val="28"/>
        </w:rPr>
        <w:t>guild predation</w:t>
      </w:r>
      <w:r w:rsidR="00191883" w:rsidRPr="00B433C3">
        <w:rPr>
          <w:rFonts w:cs="Arial" w:hint="eastAsia"/>
          <w:szCs w:val="28"/>
        </w:rPr>
        <w:t xml:space="preserve"> has been shown to impact the pest c</w:t>
      </w:r>
      <w:r w:rsidR="007C2BA5" w:rsidRPr="00B433C3">
        <w:rPr>
          <w:rFonts w:cs="Arial" w:hint="eastAsia"/>
          <w:szCs w:val="28"/>
        </w:rPr>
        <w:t xml:space="preserve">ontrol by generalist predators </w:t>
      </w:r>
      <w:r w:rsidR="00674429" w:rsidRPr="00B433C3">
        <w:rPr>
          <w:rFonts w:cs="Arial"/>
          <w:szCs w:val="28"/>
        </w:rPr>
        <w:fldChar w:fldCharType="begin"/>
      </w:r>
      <w:r w:rsidR="007C2BA5" w:rsidRPr="00B433C3">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674429" w:rsidRPr="00B433C3">
        <w:rPr>
          <w:rFonts w:cs="Arial"/>
          <w:szCs w:val="28"/>
        </w:rPr>
        <w:fldChar w:fldCharType="separate"/>
      </w:r>
      <w:r w:rsidR="007C2BA5" w:rsidRPr="00B433C3">
        <w:rPr>
          <w:rFonts w:cs="Arial"/>
          <w:noProof/>
          <w:szCs w:val="28"/>
        </w:rPr>
        <w:t>(Straub et al. 2008)</w:t>
      </w:r>
      <w:r w:rsidR="00674429" w:rsidRPr="00B433C3">
        <w:rPr>
          <w:rFonts w:cs="Arial"/>
          <w:szCs w:val="28"/>
        </w:rPr>
        <w:fldChar w:fldCharType="end"/>
      </w:r>
      <w:r w:rsidR="00191883" w:rsidRPr="00B433C3">
        <w:rPr>
          <w:rFonts w:cs="Arial" w:hint="eastAsia"/>
          <w:szCs w:val="28"/>
        </w:rPr>
        <w:t>. E</w:t>
      </w:r>
      <w:r w:rsidR="004F2F24" w:rsidRPr="00B433C3">
        <w:rPr>
          <w:rFonts w:cs="Arial"/>
          <w:szCs w:val="28"/>
        </w:rPr>
        <w:t xml:space="preserve">stimating </w:t>
      </w:r>
      <w:r w:rsidR="00191883" w:rsidRPr="00B433C3">
        <w:rPr>
          <w:rFonts w:cs="Arial" w:hint="eastAsia"/>
          <w:szCs w:val="28"/>
        </w:rPr>
        <w:t xml:space="preserve">the degree of </w:t>
      </w:r>
      <w:r w:rsidR="004F2F24" w:rsidRPr="00B433C3">
        <w:rPr>
          <w:rFonts w:cs="Arial"/>
          <w:szCs w:val="28"/>
        </w:rPr>
        <w:t>intra</w:t>
      </w:r>
      <w:r w:rsidR="00191883" w:rsidRPr="00B433C3">
        <w:rPr>
          <w:rFonts w:cs="Arial" w:hint="eastAsia"/>
          <w:szCs w:val="28"/>
        </w:rPr>
        <w:t>-</w:t>
      </w:r>
      <w:r w:rsidR="00191883" w:rsidRPr="00B433C3">
        <w:rPr>
          <w:rFonts w:cs="Arial"/>
          <w:szCs w:val="28"/>
        </w:rPr>
        <w:t>guild predation</w:t>
      </w:r>
      <w:r w:rsidR="00191883" w:rsidRPr="00B433C3">
        <w:rPr>
          <w:rFonts w:cs="Arial" w:hint="eastAsia"/>
          <w:szCs w:val="28"/>
        </w:rPr>
        <w:t xml:space="preserve"> in the field remains challenging</w:t>
      </w:r>
      <w:r w:rsidR="004F2F24" w:rsidRPr="00B433C3">
        <w:rPr>
          <w:rFonts w:cs="Arial"/>
          <w:szCs w:val="28"/>
        </w:rPr>
        <w:t xml:space="preserve"> </w:t>
      </w:r>
      <w:r w:rsidR="00191883" w:rsidRPr="00B433C3">
        <w:rPr>
          <w:rFonts w:cs="Arial" w:hint="eastAsia"/>
          <w:szCs w:val="28"/>
        </w:rPr>
        <w:t>and was not accounted for in our study</w:t>
      </w:r>
      <w:r w:rsidR="00191883" w:rsidRPr="00B433C3">
        <w:rPr>
          <w:rFonts w:cs="Arial"/>
          <w:szCs w:val="28"/>
        </w:rPr>
        <w:t xml:space="preserve">. </w:t>
      </w:r>
      <w:r w:rsidR="00390954" w:rsidRPr="00B433C3">
        <w:rPr>
          <w:rFonts w:cs="Arial" w:hint="eastAsia"/>
          <w:szCs w:val="28"/>
        </w:rPr>
        <w:t>Although</w:t>
      </w:r>
      <w:r w:rsidR="004F2F24" w:rsidRPr="00B433C3">
        <w:rPr>
          <w:rFonts w:cs="Arial"/>
          <w:szCs w:val="28"/>
        </w:rPr>
        <w:t xml:space="preserve"> intra</w:t>
      </w:r>
      <w:r w:rsidR="00390954" w:rsidRPr="00B433C3">
        <w:rPr>
          <w:rFonts w:cs="Arial" w:hint="eastAsia"/>
          <w:szCs w:val="28"/>
        </w:rPr>
        <w:t>-</w:t>
      </w:r>
      <w:r w:rsidR="004F2F24" w:rsidRPr="00B433C3">
        <w:rPr>
          <w:rFonts w:cs="Arial"/>
          <w:szCs w:val="28"/>
        </w:rPr>
        <w:t>guild predation among</w:t>
      </w:r>
      <w:r w:rsidR="00390954" w:rsidRPr="00B433C3">
        <w:rPr>
          <w:rFonts w:cs="Arial" w:hint="eastAsia"/>
          <w:szCs w:val="28"/>
        </w:rPr>
        <w:t xml:space="preserve"> spiders</w:t>
      </w:r>
      <w:r w:rsidR="004F2F24" w:rsidRPr="00B433C3">
        <w:rPr>
          <w:rFonts w:cs="Arial"/>
          <w:szCs w:val="28"/>
        </w:rPr>
        <w:t xml:space="preserve"> </w:t>
      </w:r>
      <w:r w:rsidR="00390954" w:rsidRPr="00B433C3">
        <w:rPr>
          <w:rFonts w:cs="Arial" w:hint="eastAsia"/>
          <w:szCs w:val="28"/>
        </w:rPr>
        <w:t>is</w:t>
      </w:r>
      <w:r w:rsidR="004F2F24" w:rsidRPr="00B433C3">
        <w:rPr>
          <w:rFonts w:cs="Arial"/>
          <w:szCs w:val="28"/>
        </w:rPr>
        <w:t xml:space="preserve"> </w:t>
      </w:r>
      <w:r w:rsidR="00390954" w:rsidRPr="00B433C3">
        <w:rPr>
          <w:rFonts w:cs="Arial" w:hint="eastAsia"/>
          <w:szCs w:val="28"/>
        </w:rPr>
        <w:t>common in agro-ecosystems</w:t>
      </w:r>
      <w:r w:rsidR="004F2F24" w:rsidRPr="00B433C3">
        <w:rPr>
          <w:rFonts w:cs="Arial"/>
          <w:szCs w:val="28"/>
        </w:rPr>
        <w:t xml:space="preserve"> </w:t>
      </w:r>
      <w:r w:rsidR="00674429"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 </w:instrText>
      </w:r>
      <w:r w:rsidR="00674429"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DATA </w:instrText>
      </w:r>
      <w:r w:rsidR="00674429" w:rsidRPr="00B433C3">
        <w:rPr>
          <w:rFonts w:cs="Arial"/>
          <w:szCs w:val="28"/>
        </w:rPr>
      </w:r>
      <w:r w:rsidR="00674429" w:rsidRPr="00B433C3">
        <w:rPr>
          <w:rFonts w:cs="Arial"/>
          <w:szCs w:val="28"/>
        </w:rPr>
        <w:fldChar w:fldCharType="end"/>
      </w:r>
      <w:r w:rsidR="00674429" w:rsidRPr="00B433C3">
        <w:rPr>
          <w:rFonts w:cs="Arial"/>
          <w:szCs w:val="28"/>
        </w:rPr>
      </w:r>
      <w:r w:rsidR="00674429" w:rsidRPr="00B433C3">
        <w:rPr>
          <w:rFonts w:cs="Arial"/>
          <w:szCs w:val="28"/>
        </w:rPr>
        <w:fldChar w:fldCharType="separate"/>
      </w:r>
      <w:r w:rsidR="004F2F24" w:rsidRPr="00B433C3">
        <w:rPr>
          <w:rFonts w:cs="Arial"/>
          <w:noProof/>
          <w:szCs w:val="28"/>
        </w:rPr>
        <w:t>(Michalko et al. 2019a)</w:t>
      </w:r>
      <w:r w:rsidR="00674429" w:rsidRPr="00B433C3">
        <w:rPr>
          <w:rFonts w:cs="Arial"/>
          <w:szCs w:val="28"/>
        </w:rPr>
        <w:fldChar w:fldCharType="end"/>
      </w:r>
      <w:r w:rsidR="004F2F24" w:rsidRPr="00B433C3">
        <w:rPr>
          <w:rFonts w:cs="Arial"/>
          <w:szCs w:val="28"/>
        </w:rPr>
        <w:t xml:space="preserve">, </w:t>
      </w:r>
      <w:r w:rsidR="00817303" w:rsidRPr="00B433C3">
        <w:rPr>
          <w:rFonts w:cs="Arial" w:hint="eastAsia"/>
          <w:szCs w:val="28"/>
        </w:rPr>
        <w:t xml:space="preserve">the </w:t>
      </w:r>
      <w:r w:rsidR="00817303" w:rsidRPr="00B433C3">
        <w:rPr>
          <w:rFonts w:cs="Arial"/>
          <w:szCs w:val="28"/>
        </w:rPr>
        <w:t xml:space="preserve">predation pressure </w:t>
      </w:r>
      <w:r w:rsidR="00817303" w:rsidRPr="00B433C3">
        <w:rPr>
          <w:rFonts w:cs="Arial" w:hint="eastAsia"/>
          <w:szCs w:val="28"/>
        </w:rPr>
        <w:t xml:space="preserve">can be substantially relaxed by </w:t>
      </w:r>
      <w:r w:rsidR="00A03539" w:rsidRPr="00B433C3">
        <w:rPr>
          <w:rFonts w:cs="Arial" w:hint="eastAsia"/>
          <w:szCs w:val="28"/>
        </w:rPr>
        <w:t>increased</w:t>
      </w:r>
      <w:r w:rsidR="004F2F24" w:rsidRPr="00B433C3">
        <w:rPr>
          <w:rFonts w:cs="Arial"/>
          <w:szCs w:val="28"/>
        </w:rPr>
        <w:t xml:space="preserve"> </w:t>
      </w:r>
      <w:r w:rsidR="00A03539" w:rsidRPr="00B433C3">
        <w:rPr>
          <w:rFonts w:cs="Arial" w:hint="eastAsia"/>
          <w:szCs w:val="28"/>
        </w:rPr>
        <w:t xml:space="preserve">habitat </w:t>
      </w:r>
      <w:r w:rsidR="00A03539" w:rsidRPr="00B433C3">
        <w:rPr>
          <w:rFonts w:cs="Arial"/>
          <w:szCs w:val="28"/>
        </w:rPr>
        <w:t>complexity</w:t>
      </w:r>
      <w:r w:rsidR="004F2F24" w:rsidRPr="00B433C3">
        <w:rPr>
          <w:rFonts w:cs="Arial"/>
          <w:szCs w:val="28"/>
        </w:rPr>
        <w:t xml:space="preserve"> </w:t>
      </w:r>
      <w:r w:rsidR="00674429" w:rsidRPr="00B433C3">
        <w:rPr>
          <w:rFonts w:cs="Arial"/>
          <w:szCs w:val="28"/>
        </w:rPr>
        <w:fldChar w:fldCharType="begin"/>
      </w:r>
      <w:r w:rsidR="00A03539" w:rsidRPr="00B433C3">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674429" w:rsidRPr="00B433C3">
        <w:rPr>
          <w:rFonts w:cs="Arial"/>
          <w:szCs w:val="28"/>
        </w:rPr>
        <w:fldChar w:fldCharType="separate"/>
      </w:r>
      <w:r w:rsidR="00A03539" w:rsidRPr="00B433C3">
        <w:rPr>
          <w:rFonts w:cs="Arial"/>
          <w:noProof/>
          <w:szCs w:val="28"/>
        </w:rPr>
        <w:t>(Finke and Denno 2006, Janssen et al. 2007)</w:t>
      </w:r>
      <w:r w:rsidR="00674429" w:rsidRPr="00B433C3">
        <w:rPr>
          <w:rFonts w:cs="Arial"/>
          <w:szCs w:val="28"/>
        </w:rPr>
        <w:fldChar w:fldCharType="end"/>
      </w:r>
      <w:r w:rsidR="004F2F24" w:rsidRPr="00B433C3">
        <w:rPr>
          <w:rFonts w:cs="Arial"/>
          <w:szCs w:val="28"/>
        </w:rPr>
        <w:t>.</w:t>
      </w:r>
      <w:r w:rsidR="00817303" w:rsidRPr="00B433C3">
        <w:rPr>
          <w:rFonts w:cs="Arial"/>
          <w:szCs w:val="28"/>
        </w:rPr>
        <w:t xml:space="preserve"> </w:t>
      </w:r>
      <w:r w:rsidR="00817303" w:rsidRPr="00B433C3">
        <w:rPr>
          <w:rFonts w:cs="Arial" w:hint="eastAsia"/>
          <w:szCs w:val="28"/>
        </w:rPr>
        <w:t>Such</w:t>
      </w:r>
      <w:r w:rsidR="00A03539" w:rsidRPr="00B433C3">
        <w:rPr>
          <w:rFonts w:cs="Arial" w:hint="eastAsia"/>
          <w:szCs w:val="28"/>
        </w:rPr>
        <w:t xml:space="preserve"> effects</w:t>
      </w:r>
      <w:r w:rsidR="00817303" w:rsidRPr="00B433C3">
        <w:rPr>
          <w:rFonts w:cs="Arial" w:hint="eastAsia"/>
          <w:szCs w:val="28"/>
        </w:rPr>
        <w:t xml:space="preserve"> </w:t>
      </w:r>
      <w:r w:rsidR="004F2F24" w:rsidRPr="00B433C3">
        <w:rPr>
          <w:rFonts w:cs="Arial"/>
          <w:szCs w:val="28"/>
        </w:rPr>
        <w:t xml:space="preserve">would </w:t>
      </w:r>
      <w:r w:rsidR="00A03539" w:rsidRPr="00B433C3">
        <w:rPr>
          <w:rFonts w:cs="Arial"/>
          <w:szCs w:val="28"/>
        </w:rPr>
        <w:t xml:space="preserve">likely occur in our study </w:t>
      </w:r>
      <w:r w:rsidR="00A03539" w:rsidRPr="00B433C3">
        <w:rPr>
          <w:rFonts w:cs="Arial" w:hint="eastAsia"/>
          <w:szCs w:val="28"/>
        </w:rPr>
        <w:t>system</w:t>
      </w:r>
      <w:r w:rsidR="004F2F24" w:rsidRPr="00B433C3">
        <w:rPr>
          <w:rFonts w:cs="Arial"/>
          <w:szCs w:val="28"/>
        </w:rPr>
        <w:t xml:space="preserve">, </w:t>
      </w:r>
      <w:r w:rsidR="00A03539" w:rsidRPr="00B433C3">
        <w:rPr>
          <w:rFonts w:cs="Arial" w:hint="eastAsia"/>
          <w:szCs w:val="28"/>
        </w:rPr>
        <w:t>where</w:t>
      </w:r>
      <w:r w:rsidR="004F2F24" w:rsidRPr="00B433C3">
        <w:rPr>
          <w:rFonts w:cs="Arial"/>
          <w:szCs w:val="28"/>
        </w:rPr>
        <w:t xml:space="preserve"> </w:t>
      </w:r>
      <w:r w:rsidR="00A03539" w:rsidRPr="00B433C3">
        <w:rPr>
          <w:rFonts w:cs="Arial" w:hint="eastAsia"/>
          <w:szCs w:val="28"/>
        </w:rPr>
        <w:t xml:space="preserve">the </w:t>
      </w:r>
      <w:r w:rsidR="004F2F24" w:rsidRPr="00B433C3">
        <w:rPr>
          <w:rFonts w:cs="Arial"/>
          <w:szCs w:val="28"/>
        </w:rPr>
        <w:t>rice plants grew rapid</w:t>
      </w:r>
      <w:r w:rsidR="00A03539" w:rsidRPr="00B433C3">
        <w:rPr>
          <w:rFonts w:cs="Arial"/>
          <w:szCs w:val="28"/>
        </w:rPr>
        <w:t xml:space="preserve">ly and formed dense </w:t>
      </w:r>
      <w:r w:rsidR="00A03539" w:rsidRPr="00B433C3">
        <w:rPr>
          <w:rFonts w:cs="Arial" w:hint="eastAsia"/>
          <w:szCs w:val="28"/>
        </w:rPr>
        <w:t>clumps throughout the crop season</w:t>
      </w:r>
      <w:r w:rsidR="00A03539" w:rsidRPr="00B433C3">
        <w:rPr>
          <w:rFonts w:cs="Arial"/>
          <w:szCs w:val="28"/>
        </w:rPr>
        <w:t>.</w:t>
      </w:r>
      <w:r w:rsidR="00A03539" w:rsidRPr="00B433C3">
        <w:rPr>
          <w:rFonts w:cs="Arial" w:hint="eastAsia"/>
          <w:szCs w:val="28"/>
        </w:rPr>
        <w:t xml:space="preserve"> In fact, </w:t>
      </w:r>
      <w:r w:rsidR="00797302">
        <w:rPr>
          <w:rFonts w:cs="Arial" w:hint="eastAsia"/>
          <w:szCs w:val="28"/>
        </w:rPr>
        <w:t xml:space="preserve">some </w:t>
      </w:r>
      <w:r w:rsidR="007C2BA5" w:rsidRPr="00B433C3">
        <w:rPr>
          <w:rFonts w:cs="Arial" w:hint="eastAsia"/>
          <w:szCs w:val="28"/>
        </w:rPr>
        <w:t>studies have</w:t>
      </w:r>
      <w:r w:rsidR="002E4449">
        <w:rPr>
          <w:rFonts w:cs="Arial" w:hint="eastAsia"/>
          <w:szCs w:val="28"/>
        </w:rPr>
        <w:t xml:space="preserve"> </w:t>
      </w:r>
      <w:r w:rsidR="002E4449">
        <w:rPr>
          <w:rFonts w:cs="Arial"/>
          <w:szCs w:val="28"/>
        </w:rPr>
        <w:t>suggested</w:t>
      </w:r>
      <w:r w:rsidR="002E4449">
        <w:rPr>
          <w:rFonts w:cs="Arial" w:hint="eastAsia"/>
          <w:szCs w:val="28"/>
        </w:rPr>
        <w:t xml:space="preserve"> that </w:t>
      </w:r>
      <w:r w:rsidR="002E4449" w:rsidRPr="002E4449">
        <w:rPr>
          <w:rFonts w:cs="Arial" w:hint="eastAsia"/>
          <w:szCs w:val="28"/>
        </w:rPr>
        <w:t xml:space="preserve">intra-guild predation usually does not </w:t>
      </w:r>
      <w:r w:rsidR="002E4449">
        <w:rPr>
          <w:rFonts w:cs="Arial" w:hint="eastAsia"/>
          <w:szCs w:val="28"/>
        </w:rPr>
        <w:t xml:space="preserve">lead to the </w:t>
      </w:r>
      <w:r w:rsidR="002E4449" w:rsidRPr="002E4449">
        <w:rPr>
          <w:rFonts w:cs="Arial" w:hint="eastAsia"/>
          <w:szCs w:val="28"/>
        </w:rPr>
        <w:t>disrupt</w:t>
      </w:r>
      <w:r w:rsidR="002E4449">
        <w:rPr>
          <w:rFonts w:cs="Arial" w:hint="eastAsia"/>
          <w:szCs w:val="28"/>
        </w:rPr>
        <w:t>ion of</w:t>
      </w:r>
      <w:r w:rsidR="002E4449" w:rsidRPr="002E4449">
        <w:rPr>
          <w:rFonts w:cs="Arial" w:hint="eastAsia"/>
          <w:szCs w:val="28"/>
        </w:rPr>
        <w:t xml:space="preserve"> pest control</w:t>
      </w:r>
      <w:r w:rsidR="002E4449">
        <w:rPr>
          <w:rFonts w:cs="Arial" w:hint="eastAsia"/>
          <w:szCs w:val="28"/>
        </w:rPr>
        <w:t xml:space="preserve"> </w:t>
      </w:r>
      <w:r w:rsidR="00674429" w:rsidRPr="002E4449">
        <w:rPr>
          <w:rFonts w:cs="Arial"/>
          <w:szCs w:val="28"/>
        </w:rPr>
        <w:fldChar w:fldCharType="begin"/>
      </w:r>
      <w:r w:rsidR="002E4449" w:rsidRPr="002E4449">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674429" w:rsidRPr="002E4449">
        <w:rPr>
          <w:rFonts w:cs="Arial"/>
          <w:szCs w:val="28"/>
        </w:rPr>
        <w:fldChar w:fldCharType="separate"/>
      </w:r>
      <w:r w:rsidR="002E4449" w:rsidRPr="002E4449">
        <w:rPr>
          <w:rFonts w:cs="Arial"/>
          <w:szCs w:val="28"/>
        </w:rPr>
        <w:t>(Janssen et al. 2006)</w:t>
      </w:r>
      <w:r w:rsidR="00674429" w:rsidRPr="002E4449">
        <w:rPr>
          <w:rFonts w:cs="Arial"/>
          <w:szCs w:val="28"/>
        </w:rPr>
        <w:fldChar w:fldCharType="end"/>
      </w:r>
      <w:r w:rsidR="002E4449">
        <w:rPr>
          <w:rFonts w:cs="Arial" w:hint="eastAsia"/>
          <w:szCs w:val="28"/>
        </w:rPr>
        <w:t xml:space="preserve">. For example, </w:t>
      </w:r>
      <w:r w:rsidR="00A03539" w:rsidRPr="00B433C3">
        <w:rPr>
          <w:rFonts w:cs="Arial" w:hint="eastAsia"/>
          <w:szCs w:val="28"/>
        </w:rPr>
        <w:t>intra-guild predation</w:t>
      </w:r>
      <w:r w:rsidR="002E4449">
        <w:rPr>
          <w:rFonts w:cs="Arial" w:hint="eastAsia"/>
          <w:szCs w:val="28"/>
        </w:rPr>
        <w:t xml:space="preserve"> among spiders</w:t>
      </w:r>
      <w:r w:rsidR="00A03539" w:rsidRPr="00B433C3">
        <w:rPr>
          <w:rFonts w:cs="Arial" w:hint="eastAsia"/>
          <w:szCs w:val="28"/>
        </w:rPr>
        <w:t xml:space="preserve"> </w:t>
      </w:r>
      <w:r w:rsidR="000D344A">
        <w:rPr>
          <w:rFonts w:cs="Arial" w:hint="eastAsia"/>
          <w:szCs w:val="28"/>
        </w:rPr>
        <w:t xml:space="preserve">was </w:t>
      </w:r>
      <w:r w:rsidR="00B433C3" w:rsidRPr="00B433C3">
        <w:rPr>
          <w:rFonts w:cs="Arial" w:hint="eastAsia"/>
          <w:szCs w:val="28"/>
        </w:rPr>
        <w:t xml:space="preserve">relatively </w:t>
      </w:r>
      <w:r w:rsidR="007C2BA5" w:rsidRPr="00B433C3">
        <w:rPr>
          <w:rFonts w:cs="Arial" w:hint="eastAsia"/>
          <w:szCs w:val="28"/>
        </w:rPr>
        <w:t xml:space="preserve">minor </w:t>
      </w:r>
      <w:r w:rsidR="00E93EFF" w:rsidRPr="00B433C3">
        <w:rPr>
          <w:rFonts w:cs="Arial" w:hint="eastAsia"/>
          <w:szCs w:val="28"/>
        </w:rPr>
        <w:t xml:space="preserve">compared </w:t>
      </w:r>
      <w:r w:rsidR="00A03539" w:rsidRPr="00B433C3">
        <w:rPr>
          <w:rFonts w:cs="Arial" w:hint="eastAsia"/>
          <w:szCs w:val="28"/>
        </w:rPr>
        <w:t>with</w:t>
      </w:r>
      <w:r w:rsidR="00E93EFF" w:rsidRPr="00B433C3">
        <w:rPr>
          <w:rFonts w:cs="Arial" w:hint="eastAsia"/>
          <w:szCs w:val="28"/>
        </w:rPr>
        <w:t xml:space="preserve"> </w:t>
      </w:r>
      <w:r w:rsidR="002E4449">
        <w:rPr>
          <w:rFonts w:cs="Arial" w:hint="eastAsia"/>
          <w:szCs w:val="28"/>
        </w:rPr>
        <w:t xml:space="preserve">their </w:t>
      </w:r>
      <w:r w:rsidR="00B433C3" w:rsidRPr="00B433C3">
        <w:rPr>
          <w:rFonts w:cs="Arial" w:hint="eastAsia"/>
          <w:szCs w:val="28"/>
        </w:rPr>
        <w:t>predation on pests</w:t>
      </w:r>
      <w:r w:rsidR="00E93EFF" w:rsidRPr="00B433C3">
        <w:rPr>
          <w:rFonts w:cs="Arial" w:hint="eastAsia"/>
          <w:szCs w:val="28"/>
        </w:rPr>
        <w:t xml:space="preserve"> </w:t>
      </w:r>
      <w:r w:rsidR="00674429" w:rsidRPr="00B433C3">
        <w:rPr>
          <w:rFonts w:cs="Arial"/>
          <w:szCs w:val="28"/>
        </w:rPr>
        <w:fldChar w:fldCharType="begin"/>
      </w:r>
      <w:r w:rsidR="00E93EFF" w:rsidRPr="00B433C3">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674429" w:rsidRPr="00B433C3">
        <w:rPr>
          <w:rFonts w:cs="Arial"/>
          <w:szCs w:val="28"/>
        </w:rPr>
        <w:fldChar w:fldCharType="separate"/>
      </w:r>
      <w:r w:rsidR="00E93EFF" w:rsidRPr="00B433C3">
        <w:rPr>
          <w:rFonts w:cs="Arial"/>
          <w:noProof/>
          <w:szCs w:val="28"/>
        </w:rPr>
        <w:t>(Petrakova et al. 2016)</w:t>
      </w:r>
      <w:r w:rsidR="00674429" w:rsidRPr="00B433C3">
        <w:rPr>
          <w:rFonts w:cs="Arial"/>
          <w:szCs w:val="28"/>
        </w:rPr>
        <w:fldChar w:fldCharType="end"/>
      </w:r>
      <w:r w:rsidR="002E4449">
        <w:rPr>
          <w:rFonts w:cs="Arial" w:hint="eastAsia"/>
          <w:szCs w:val="28"/>
        </w:rPr>
        <w:t>.</w:t>
      </w:r>
      <w:r w:rsidR="00E93EFF" w:rsidRPr="00B433C3">
        <w:rPr>
          <w:rFonts w:cs="Arial" w:hint="eastAsia"/>
          <w:szCs w:val="28"/>
        </w:rPr>
        <w:t xml:space="preserve"> </w:t>
      </w:r>
      <w:r w:rsidR="00191883" w:rsidRPr="00B433C3">
        <w:rPr>
          <w:rFonts w:cs="Arial" w:hint="eastAsia"/>
          <w:szCs w:val="28"/>
        </w:rPr>
        <w:t>Still, w</w:t>
      </w:r>
      <w:r w:rsidR="004F2F24" w:rsidRPr="00B433C3">
        <w:rPr>
          <w:rFonts w:cs="Arial"/>
          <w:szCs w:val="28"/>
        </w:rPr>
        <w:t xml:space="preserve">e </w:t>
      </w:r>
      <w:r w:rsidR="00191883" w:rsidRPr="00B433C3">
        <w:rPr>
          <w:rFonts w:cs="Arial" w:hint="eastAsia"/>
          <w:szCs w:val="28"/>
        </w:rPr>
        <w:t xml:space="preserve">caution that our diet estimates of predators </w:t>
      </w:r>
      <w:r w:rsidR="00E93EFF" w:rsidRPr="00B433C3">
        <w:rPr>
          <w:rFonts w:cs="Arial" w:hint="eastAsia"/>
          <w:szCs w:val="28"/>
        </w:rPr>
        <w:t>represent</w:t>
      </w:r>
      <w:r w:rsidR="00191883" w:rsidRPr="00B433C3">
        <w:rPr>
          <w:rFonts w:cs="Arial" w:hint="eastAsia"/>
          <w:szCs w:val="28"/>
        </w:rPr>
        <w:t xml:space="preserve"> </w:t>
      </w:r>
      <w:r w:rsidR="001B3CCD" w:rsidRPr="00B433C3">
        <w:rPr>
          <w:rFonts w:cs="Arial" w:hint="eastAsia"/>
          <w:szCs w:val="28"/>
        </w:rPr>
        <w:t xml:space="preserve">the </w:t>
      </w:r>
      <w:r w:rsidR="00191883" w:rsidRPr="00B433C3">
        <w:rPr>
          <w:rFonts w:cs="Arial" w:hint="eastAsia"/>
          <w:szCs w:val="28"/>
        </w:rPr>
        <w:t>situa</w:t>
      </w:r>
      <w:r w:rsidR="001B3CCD" w:rsidRPr="00B433C3">
        <w:rPr>
          <w:rFonts w:cs="Arial" w:hint="eastAsia"/>
          <w:szCs w:val="28"/>
        </w:rPr>
        <w:t xml:space="preserve">tions without predator-predator </w:t>
      </w:r>
      <w:r w:rsidR="000D344A">
        <w:rPr>
          <w:rFonts w:cs="Arial" w:hint="eastAsia"/>
          <w:szCs w:val="28"/>
        </w:rPr>
        <w:t>interferences</w:t>
      </w:r>
      <w:r w:rsidR="00191883" w:rsidRPr="00B433C3">
        <w:rPr>
          <w:rFonts w:cs="Arial" w:hint="eastAsia"/>
          <w:szCs w:val="28"/>
        </w:rPr>
        <w:t xml:space="preserve"> and thus might </w:t>
      </w:r>
      <w:r w:rsidR="00E93EFF" w:rsidRPr="00B433C3">
        <w:rPr>
          <w:rFonts w:cs="Arial" w:hint="eastAsia"/>
          <w:szCs w:val="28"/>
        </w:rPr>
        <w:t>be biased if such interactions do occur in our system.</w:t>
      </w:r>
      <w:r w:rsidR="00191883" w:rsidRPr="00B433C3">
        <w:rPr>
          <w:rFonts w:cs="Arial" w:hint="eastAsia"/>
          <w:szCs w:val="28"/>
        </w:rPr>
        <w:t xml:space="preserve"> </w:t>
      </w:r>
      <w:r w:rsidR="00E57A4D" w:rsidRPr="00B433C3">
        <w:rPr>
          <w:rFonts w:cs="Arial" w:hint="eastAsia"/>
          <w:szCs w:val="28"/>
        </w:rPr>
        <w:t>Lastly, o</w:t>
      </w:r>
      <w:r w:rsidR="00DC05D6" w:rsidRPr="00B433C3">
        <w:rPr>
          <w:rFonts w:cs="Arial" w:hint="eastAsia"/>
          <w:szCs w:val="28"/>
        </w:rPr>
        <w:t xml:space="preserve">ur study reveals the </w:t>
      </w:r>
      <w:r w:rsidR="00E57A4D" w:rsidRPr="00B433C3">
        <w:rPr>
          <w:rFonts w:cs="Arial" w:hint="eastAsia"/>
          <w:szCs w:val="28"/>
        </w:rPr>
        <w:t xml:space="preserve">dietary </w:t>
      </w:r>
      <w:r w:rsidR="00DC05D6" w:rsidRPr="00B433C3">
        <w:rPr>
          <w:rFonts w:cs="Arial" w:hint="eastAsia"/>
          <w:szCs w:val="28"/>
        </w:rPr>
        <w:t>patterns</w:t>
      </w:r>
      <w:r w:rsidR="00E57A4D" w:rsidRPr="00B433C3">
        <w:rPr>
          <w:rFonts w:cs="Arial" w:hint="eastAsia"/>
          <w:szCs w:val="28"/>
        </w:rPr>
        <w:t xml:space="preserve"> of predators in </w:t>
      </w:r>
      <w:r w:rsidR="00E57A4D" w:rsidRPr="00B433C3">
        <w:rPr>
          <w:rFonts w:cs="Arial"/>
          <w:szCs w:val="28"/>
        </w:rPr>
        <w:t>the</w:t>
      </w:r>
      <w:r w:rsidR="00E57A4D" w:rsidRPr="00B433C3">
        <w:rPr>
          <w:rFonts w:cs="Arial" w:hint="eastAsia"/>
          <w:szCs w:val="28"/>
        </w:rPr>
        <w:t xml:space="preserve"> field. However, we did not</w:t>
      </w:r>
      <w:r w:rsidR="00DC05D6" w:rsidRPr="00B433C3">
        <w:rPr>
          <w:rFonts w:cs="Arial" w:hint="eastAsia"/>
          <w:szCs w:val="28"/>
        </w:rPr>
        <w:t xml:space="preserve"> </w:t>
      </w:r>
      <w:r w:rsidR="00E57A4D" w:rsidRPr="00B433C3">
        <w:rPr>
          <w:rFonts w:cs="Arial" w:hint="eastAsia"/>
          <w:szCs w:val="28"/>
        </w:rPr>
        <w:t>examine</w:t>
      </w:r>
      <w:r w:rsidR="00DC05D6" w:rsidRPr="00B433C3">
        <w:rPr>
          <w:rFonts w:cs="Arial" w:hint="eastAsia"/>
          <w:szCs w:val="28"/>
        </w:rPr>
        <w:t xml:space="preserve"> </w:t>
      </w:r>
      <w:r w:rsidR="00E14402" w:rsidRPr="00B433C3">
        <w:rPr>
          <w:rFonts w:cs="Arial" w:hint="eastAsia"/>
          <w:szCs w:val="28"/>
        </w:rPr>
        <w:t>the causal effects</w:t>
      </w:r>
      <w:r w:rsidR="00DC05D6" w:rsidRPr="00B433C3">
        <w:rPr>
          <w:rFonts w:cs="Arial" w:hint="eastAsia"/>
          <w:szCs w:val="28"/>
        </w:rPr>
        <w:t xml:space="preserve"> </w:t>
      </w:r>
      <w:r w:rsidR="00E14402" w:rsidRPr="00B433C3">
        <w:rPr>
          <w:rFonts w:cs="Arial" w:hint="eastAsia"/>
          <w:szCs w:val="28"/>
        </w:rPr>
        <w:t>regarding</w:t>
      </w:r>
      <w:r w:rsidR="00DC05D6" w:rsidRPr="00B433C3">
        <w:rPr>
          <w:rFonts w:cs="Arial" w:hint="eastAsia"/>
          <w:szCs w:val="28"/>
        </w:rPr>
        <w:t xml:space="preserve"> the</w:t>
      </w:r>
      <w:r w:rsidR="00E57A4D" w:rsidRPr="00B433C3">
        <w:rPr>
          <w:rFonts w:cs="Arial" w:hint="eastAsia"/>
          <w:szCs w:val="28"/>
        </w:rPr>
        <w:t>ir</w:t>
      </w:r>
      <w:r w:rsidR="00DC05D6" w:rsidRPr="00B433C3">
        <w:rPr>
          <w:rFonts w:cs="Arial" w:hint="eastAsia"/>
          <w:szCs w:val="28"/>
        </w:rPr>
        <w:t xml:space="preserve"> diet composition</w:t>
      </w:r>
      <w:r w:rsidR="00E57A4D" w:rsidRPr="00B433C3">
        <w:rPr>
          <w:rFonts w:cs="Arial" w:hint="eastAsia"/>
          <w:szCs w:val="28"/>
        </w:rPr>
        <w:t>s</w:t>
      </w:r>
      <w:r w:rsidR="00DC05D6" w:rsidRPr="00B433C3">
        <w:rPr>
          <w:rFonts w:cs="Arial" w:hint="eastAsia"/>
          <w:szCs w:val="28"/>
        </w:rPr>
        <w:t xml:space="preserve">, which would require experimental manipulations to demonstrate. </w:t>
      </w:r>
      <w:r w:rsidR="00E57A4D" w:rsidRPr="00B433C3">
        <w:rPr>
          <w:rFonts w:cs="Arial" w:hint="eastAsia"/>
          <w:szCs w:val="28"/>
        </w:rPr>
        <w:t xml:space="preserve">We encourage more studies to combine both </w:t>
      </w:r>
      <w:r w:rsidR="00E14402" w:rsidRPr="00B433C3">
        <w:rPr>
          <w:rFonts w:cs="Arial" w:hint="eastAsia"/>
          <w:szCs w:val="28"/>
        </w:rPr>
        <w:t xml:space="preserve">field and </w:t>
      </w:r>
      <w:r w:rsidR="00E57A4D" w:rsidRPr="00B433C3">
        <w:rPr>
          <w:rFonts w:cs="Arial" w:hint="eastAsia"/>
          <w:szCs w:val="28"/>
        </w:rPr>
        <w:t>experiment</w:t>
      </w:r>
      <w:r w:rsidR="00E14402" w:rsidRPr="00B433C3">
        <w:rPr>
          <w:rFonts w:cs="Arial" w:hint="eastAsia"/>
          <w:szCs w:val="28"/>
        </w:rPr>
        <w:t>al approaches</w:t>
      </w:r>
      <w:r w:rsidR="00E57A4D" w:rsidRPr="00B433C3">
        <w:rPr>
          <w:rFonts w:cs="Arial" w:hint="eastAsia"/>
          <w:szCs w:val="28"/>
        </w:rPr>
        <w:t xml:space="preserve"> to elucidate the dynamics underlying the observed patterns herein.</w:t>
      </w:r>
      <w:r w:rsidR="00E14CCB">
        <w:rPr>
          <w:rFonts w:cs="Arial"/>
          <w:i/>
          <w:color w:val="FF0000"/>
          <w:szCs w:val="28"/>
        </w:rPr>
        <w:br w:type="page"/>
      </w:r>
    </w:p>
    <w:p w:rsidR="009645D4" w:rsidRPr="002B6A78" w:rsidRDefault="002C4136" w:rsidP="0044299D">
      <w:pPr>
        <w:jc w:val="center"/>
        <w:rPr>
          <w:rFonts w:cs="Arial"/>
          <w:i/>
          <w:color w:val="FF0000"/>
          <w:szCs w:val="28"/>
        </w:rPr>
      </w:pPr>
      <w:r w:rsidRPr="002B6A78">
        <w:rPr>
          <w:rFonts w:cs="Arial"/>
          <w:i/>
          <w:color w:val="FF0000"/>
          <w:szCs w:val="28"/>
        </w:rPr>
        <w:lastRenderedPageBreak/>
        <w:t>Conclusio</w:t>
      </w:r>
      <w:r w:rsidR="00F544C6" w:rsidRPr="002B6A78">
        <w:rPr>
          <w:rFonts w:cs="Arial"/>
          <w:i/>
          <w:color w:val="FF0000"/>
          <w:szCs w:val="28"/>
        </w:rPr>
        <w:t>ns</w:t>
      </w:r>
    </w:p>
    <w:p w:rsidR="00F26DDC" w:rsidRPr="00F26DDC" w:rsidRDefault="00F26DDC" w:rsidP="00F26DDC">
      <w:pPr>
        <w:pStyle w:val="a3"/>
        <w:numPr>
          <w:ilvl w:val="0"/>
          <w:numId w:val="24"/>
        </w:numPr>
        <w:rPr>
          <w:rFonts w:cs="Arial"/>
          <w:color w:val="FF0000"/>
          <w:szCs w:val="28"/>
        </w:rPr>
      </w:pPr>
      <w:r w:rsidRPr="00F26DDC">
        <w:rPr>
          <w:rFonts w:cs="Arial"/>
          <w:color w:val="FF0000"/>
          <w:szCs w:val="28"/>
        </w:rPr>
        <w:t xml:space="preserve">Value of this study: Among the first to quantify over seasons and years, solve a previous GAP puzzle by providing strong and consistent evidence for the important value of GAP for </w:t>
      </w:r>
      <w:proofErr w:type="spellStart"/>
      <w:r w:rsidRPr="00F26DDC">
        <w:rPr>
          <w:rFonts w:cs="Arial"/>
          <w:color w:val="FF0000"/>
          <w:szCs w:val="28"/>
        </w:rPr>
        <w:t>biocontrol</w:t>
      </w:r>
      <w:proofErr w:type="spellEnd"/>
      <w:r w:rsidRPr="00F26DDC">
        <w:rPr>
          <w:rFonts w:cs="Arial"/>
          <w:color w:val="FF0000"/>
          <w:szCs w:val="28"/>
        </w:rPr>
        <w:t xml:space="preserve"> (sustainable agriculture</w:t>
      </w:r>
      <w:r w:rsidRPr="00F26DDC">
        <w:rPr>
          <w:rFonts w:cs="Arial" w:hint="eastAsia"/>
          <w:color w:val="FF0000"/>
          <w:szCs w:val="28"/>
        </w:rPr>
        <w:t>)</w:t>
      </w:r>
    </w:p>
    <w:p w:rsidR="003B53C2" w:rsidRPr="00E068A4" w:rsidRDefault="003B53C2" w:rsidP="008B6FEB">
      <w:pPr>
        <w:pStyle w:val="a3"/>
        <w:numPr>
          <w:ilvl w:val="0"/>
          <w:numId w:val="24"/>
        </w:numPr>
        <w:rPr>
          <w:rFonts w:cs="Arial"/>
          <w:color w:val="FF0000"/>
          <w:szCs w:val="28"/>
        </w:rPr>
      </w:pPr>
      <w:r w:rsidRPr="00E068A4">
        <w:rPr>
          <w:rFonts w:cs="Arial"/>
          <w:color w:val="FF0000"/>
          <w:szCs w:val="28"/>
        </w:rPr>
        <w:t>The first study to quantify the diet compositions of arthropod generalist predators in the field over three consecutive years as well as examine potential factors that may influence predators’ dietary patterns, providing more convincing evidence for the biocontrol potential of these predators</w:t>
      </w:r>
    </w:p>
    <w:p w:rsidR="00DD2964" w:rsidRPr="00E068A4" w:rsidRDefault="00DD2964" w:rsidP="008B6FEB">
      <w:pPr>
        <w:numPr>
          <w:ilvl w:val="0"/>
          <w:numId w:val="4"/>
        </w:numPr>
        <w:rPr>
          <w:rFonts w:cs="Arial"/>
          <w:color w:val="FF0000"/>
          <w:szCs w:val="28"/>
        </w:rPr>
      </w:pPr>
      <w:r w:rsidRPr="00E068A4">
        <w:rPr>
          <w:rFonts w:cs="Arial"/>
          <w:color w:val="FF0000"/>
          <w:szCs w:val="28"/>
        </w:rPr>
        <w:t>Implications for agriculture: Our study provides evidence for consistent pest consumption by generalist predators, reducing previous concerns about whether generalist predators can exert effective top-down control on pest. Therefore, agricultural management should incorporate farming practices promoting arthropod generalist predators in the field to enhance biocontrol</w:t>
      </w:r>
    </w:p>
    <w:p w:rsidR="00D75A61" w:rsidRDefault="00204ED7" w:rsidP="00E85464">
      <w:pPr>
        <w:spacing w:afterLines="200"/>
        <w:rPr>
          <w:b/>
          <w:color w:val="FF0000"/>
        </w:rPr>
      </w:pPr>
      <w:r>
        <w:rPr>
          <w:b/>
          <w:color w:val="FF0000"/>
        </w:rPr>
        <w:br w:type="page"/>
      </w:r>
    </w:p>
    <w:p w:rsidR="00D75A61" w:rsidRDefault="00204ED7" w:rsidP="00471F7E">
      <w:pPr>
        <w:jc w:val="center"/>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6B4E76" w:rsidRPr="006B4E76" w:rsidRDefault="00674429" w:rsidP="006B4E76">
      <w:pPr>
        <w:pStyle w:val="EndNoteBibliographyTitle"/>
      </w:pPr>
      <w:r w:rsidRPr="00674429">
        <w:lastRenderedPageBreak/>
        <w:fldChar w:fldCharType="begin"/>
      </w:r>
      <w:r w:rsidR="00152402">
        <w:instrText xml:space="preserve"> ADDIN EN.REFLIST </w:instrText>
      </w:r>
      <w:r w:rsidRPr="00674429">
        <w:fldChar w:fldCharType="separate"/>
      </w:r>
      <w:r w:rsidR="006B4E76" w:rsidRPr="006B4E76">
        <w:t>Reference</w:t>
      </w:r>
    </w:p>
    <w:p w:rsidR="006B4E76" w:rsidRPr="006B4E76" w:rsidRDefault="006B4E76" w:rsidP="006B4E76">
      <w:pPr>
        <w:pStyle w:val="EndNoteBibliographyTitle"/>
      </w:pPr>
    </w:p>
    <w:p w:rsidR="006B4E76" w:rsidRPr="006B4E76" w:rsidRDefault="006B4E76" w:rsidP="006B4E76">
      <w:pPr>
        <w:pStyle w:val="EndNoteBibliography"/>
        <w:spacing w:after="0"/>
        <w:ind w:left="720" w:hanging="720"/>
      </w:pPr>
      <w:r w:rsidRPr="006B4E76">
        <w:t xml:space="preserve">Albertini, A., S. Marchi, C. Ratti, G. Burgio, R. Petacchi, and S. Magagnoli. 2018. Bactrocera oleae pupae predation by Ocypus olens detected by molecular gut content analysis. BioControl </w:t>
      </w:r>
      <w:r w:rsidRPr="006B4E76">
        <w:rPr>
          <w:b/>
        </w:rPr>
        <w:t>63</w:t>
      </w:r>
      <w:r w:rsidRPr="006B4E76">
        <w:t>:227-239.</w:t>
      </w:r>
    </w:p>
    <w:p w:rsidR="006B4E76" w:rsidRPr="006B4E76" w:rsidRDefault="006B4E76" w:rsidP="006B4E76">
      <w:pPr>
        <w:pStyle w:val="EndNoteBibliography"/>
        <w:spacing w:after="0"/>
        <w:ind w:left="720" w:hanging="720"/>
      </w:pPr>
      <w:r w:rsidRPr="006B4E76">
        <w:t>Altieri, M. A. 1999. The ecological role of biodiversity in agroecosystems. Pages 19-31  Invertebrate biodiversity as bioindicators of sustainable landscapes. Elsevier.</w:t>
      </w:r>
    </w:p>
    <w:p w:rsidR="006B4E76" w:rsidRPr="006B4E76" w:rsidRDefault="006B4E76" w:rsidP="006B4E76">
      <w:pPr>
        <w:pStyle w:val="EndNoteBibliography"/>
        <w:spacing w:after="0"/>
        <w:ind w:left="720" w:hanging="720"/>
      </w:pPr>
      <w:r w:rsidRPr="006B4E76">
        <w:t xml:space="preserve">Altieri, M. A., and D. K. Letourneau. 1982. Vegetation management and biological control in agroecosystems. Crop Protection </w:t>
      </w:r>
      <w:r w:rsidRPr="006B4E76">
        <w:rPr>
          <w:b/>
        </w:rPr>
        <w:t>1</w:t>
      </w:r>
      <w:r w:rsidRPr="006B4E76">
        <w:t>:405-430.</w:t>
      </w:r>
    </w:p>
    <w:p w:rsidR="006B4E76" w:rsidRPr="006B4E76" w:rsidRDefault="006B4E76" w:rsidP="006B4E76">
      <w:pPr>
        <w:pStyle w:val="EndNoteBibliography"/>
        <w:spacing w:after="0"/>
        <w:ind w:left="720" w:hanging="720"/>
      </w:pPr>
      <w:r w:rsidRPr="006B4E76">
        <w:t>Barbosa, P., and I. Castellanos. 2005. Ecology of predator-prey interactions. Oxford University Press.</w:t>
      </w:r>
    </w:p>
    <w:p w:rsidR="006B4E76" w:rsidRPr="006B4E76" w:rsidRDefault="006B4E76" w:rsidP="006B4E76">
      <w:pPr>
        <w:pStyle w:val="EndNoteBibliography"/>
        <w:spacing w:after="0"/>
        <w:ind w:left="720" w:hanging="720"/>
      </w:pPr>
      <w:r w:rsidRPr="006B4E76">
        <w:t>Bengtsson, J., J. Ahnström, and A. C. WEIBULL. 2005. The effects of organic agriculture on biodiversity and abundance: a meta</w:t>
      </w:r>
      <w:r w:rsidRPr="006B4E76">
        <w:rPr>
          <w:rFonts w:ascii="Cambria Math" w:hAnsi="Cambria Math" w:cs="Cambria Math"/>
        </w:rPr>
        <w:t>‐</w:t>
      </w:r>
      <w:r w:rsidRPr="006B4E76">
        <w:t xml:space="preserve">analysis. Journal of Applied Ecology </w:t>
      </w:r>
      <w:r w:rsidRPr="006B4E76">
        <w:rPr>
          <w:b/>
        </w:rPr>
        <w:t>42</w:t>
      </w:r>
      <w:r w:rsidRPr="006B4E76">
        <w:t>:261-269.</w:t>
      </w:r>
    </w:p>
    <w:p w:rsidR="006B4E76" w:rsidRPr="006B4E76" w:rsidRDefault="006B4E76" w:rsidP="006B4E76">
      <w:pPr>
        <w:pStyle w:val="EndNoteBibliography"/>
        <w:spacing w:after="0"/>
        <w:ind w:left="720" w:hanging="720"/>
      </w:pPr>
      <w:r w:rsidRPr="006B4E76">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6B4E76">
        <w:rPr>
          <w:b/>
        </w:rPr>
        <w:t>40</w:t>
      </w:r>
      <w:r w:rsidRPr="006B4E76">
        <w:t>:2297-2308.</w:t>
      </w:r>
    </w:p>
    <w:p w:rsidR="006B4E76" w:rsidRPr="006B4E76" w:rsidRDefault="006B4E76" w:rsidP="006B4E76">
      <w:pPr>
        <w:pStyle w:val="EndNoteBibliography"/>
        <w:spacing w:after="0"/>
        <w:ind w:left="720" w:hanging="720"/>
      </w:pPr>
      <w:r w:rsidRPr="006B4E76">
        <w:t>Birkhofer, K., A. Fließbach, D. H. Wise, and S. Scheu. 2011. Arthropod food webs in organic and conventional wheat farming systems of an agricultural long</w:t>
      </w:r>
      <w:r w:rsidRPr="006B4E76">
        <w:rPr>
          <w:rFonts w:ascii="Cambria Math" w:hAnsi="Cambria Math" w:cs="Cambria Math"/>
        </w:rPr>
        <w:t>‐</w:t>
      </w:r>
      <w:r w:rsidRPr="006B4E76">
        <w:t xml:space="preserve">term experiment: a stable isotope approach. Agricultural and Forest Entomology </w:t>
      </w:r>
      <w:r w:rsidRPr="006B4E76">
        <w:rPr>
          <w:b/>
        </w:rPr>
        <w:t>13</w:t>
      </w:r>
      <w:r w:rsidRPr="006B4E76">
        <w:t>:197-204.</w:t>
      </w:r>
    </w:p>
    <w:p w:rsidR="006B4E76" w:rsidRPr="006B4E76" w:rsidRDefault="006B4E76" w:rsidP="006B4E76">
      <w:pPr>
        <w:pStyle w:val="EndNoteBibliography"/>
        <w:spacing w:after="0"/>
        <w:ind w:left="720" w:hanging="720"/>
      </w:pPr>
      <w:r w:rsidRPr="006B4E76">
        <w:t xml:space="preserve">Birkhofer, K., D. H. Wise, and S. Scheu. 2008b. Subsidy from the detrital food web, but not microhabitat complexity, affects the role of generalist predators in an aboveground herbivore food web. Oikos </w:t>
      </w:r>
      <w:r w:rsidRPr="006B4E76">
        <w:rPr>
          <w:b/>
        </w:rPr>
        <w:t>117</w:t>
      </w:r>
      <w:r w:rsidRPr="006B4E76">
        <w:t>:494-500.</w:t>
      </w:r>
    </w:p>
    <w:p w:rsidR="006B4E76" w:rsidRPr="006B4E76" w:rsidRDefault="006B4E76" w:rsidP="006B4E76">
      <w:pPr>
        <w:pStyle w:val="EndNoteBibliography"/>
        <w:spacing w:after="0"/>
        <w:ind w:left="720" w:hanging="720"/>
      </w:pPr>
      <w:r w:rsidRPr="006B4E76">
        <w:t xml:space="preserve">Blondel, J. 2003. Guilds or functional groups: does it matter? Oikos </w:t>
      </w:r>
      <w:r w:rsidRPr="006B4E76">
        <w:rPr>
          <w:b/>
        </w:rPr>
        <w:t>100</w:t>
      </w:r>
      <w:r w:rsidRPr="006B4E76">
        <w:t>:223-231.</w:t>
      </w:r>
    </w:p>
    <w:p w:rsidR="006B4E76" w:rsidRPr="006B4E76" w:rsidRDefault="006B4E76" w:rsidP="006B4E76">
      <w:pPr>
        <w:pStyle w:val="EndNoteBibliography"/>
        <w:spacing w:after="0"/>
        <w:ind w:left="720" w:hanging="720"/>
      </w:pPr>
      <w:r w:rsidRPr="006B4E76">
        <w:t xml:space="preserve">Boecklen, W. J., C. T. Yarnes, B. A. Cook, and A. C. James. 2011. On the use of stable isotopes in trophic ecology. Annual review of ecology, evolution, and systematics </w:t>
      </w:r>
      <w:r w:rsidRPr="006B4E76">
        <w:rPr>
          <w:b/>
        </w:rPr>
        <w:t>42</w:t>
      </w:r>
      <w:r w:rsidRPr="006B4E76">
        <w:t>:411-440.</w:t>
      </w:r>
    </w:p>
    <w:p w:rsidR="006B4E76" w:rsidRPr="006B4E76" w:rsidRDefault="006B4E76" w:rsidP="006B4E76">
      <w:pPr>
        <w:pStyle w:val="EndNoteBibliography"/>
        <w:spacing w:after="0"/>
        <w:ind w:left="720" w:hanging="720"/>
      </w:pPr>
      <w:r w:rsidRPr="006B4E76">
        <w:t xml:space="preserve">Campbell, B. M., D. J. Beare, E. M. Bennett, J. M. Hall-Spencer, J. S. Ingram, F. Jaramillo, R. Ortiz, N. Ramankutty, J. A. Sayer, and D. Shindell. 2017. Agriculture production as a major driver of the Earth system exceeding planetary boundaries. Ecology and Society </w:t>
      </w:r>
      <w:r w:rsidRPr="006B4E76">
        <w:rPr>
          <w:b/>
        </w:rPr>
        <w:t>22</w:t>
      </w:r>
      <w:r w:rsidRPr="006B4E76">
        <w:t>.</w:t>
      </w:r>
    </w:p>
    <w:p w:rsidR="006B4E76" w:rsidRPr="006B4E76" w:rsidRDefault="006B4E76" w:rsidP="006B4E76">
      <w:pPr>
        <w:pStyle w:val="EndNoteBibliography"/>
        <w:spacing w:after="0"/>
        <w:ind w:left="720" w:hanging="720"/>
      </w:pPr>
      <w:r w:rsidRPr="006B4E76">
        <w:t xml:space="preserve">Caut, S., E. Angulo, and F. Courchamp. 2009. Variation in discrimination factors (Δ15N and Δ13C): the effect of diet isotopic values and </w:t>
      </w:r>
      <w:r w:rsidRPr="006B4E76">
        <w:lastRenderedPageBreak/>
        <w:t xml:space="preserve">applications for diet reconstruction. Journal of Applied Ecology </w:t>
      </w:r>
      <w:r w:rsidRPr="006B4E76">
        <w:rPr>
          <w:b/>
        </w:rPr>
        <w:t>46</w:t>
      </w:r>
      <w:r w:rsidRPr="006B4E76">
        <w:t>:443-453.</w:t>
      </w:r>
    </w:p>
    <w:p w:rsidR="006B4E76" w:rsidRPr="006B4E76" w:rsidRDefault="006B4E76" w:rsidP="006B4E76">
      <w:pPr>
        <w:pStyle w:val="EndNoteBibliography"/>
        <w:spacing w:after="0"/>
        <w:ind w:left="720" w:hanging="720"/>
      </w:pPr>
      <w:r w:rsidRPr="006B4E76">
        <w:t xml:space="preserve">Diehl, E., V. L. Mader, V. Wolters, and K. Birkhofer. 2013. Management intensity and vegetation complexity affect web-building spiders and their prey. Oecologia </w:t>
      </w:r>
      <w:r w:rsidRPr="006B4E76">
        <w:rPr>
          <w:b/>
        </w:rPr>
        <w:t>173</w:t>
      </w:r>
      <w:r w:rsidRPr="006B4E76">
        <w:t>:579-589.</w:t>
      </w:r>
    </w:p>
    <w:p w:rsidR="006B4E76" w:rsidRPr="006B4E76" w:rsidRDefault="006B4E76" w:rsidP="006B4E76">
      <w:pPr>
        <w:pStyle w:val="EndNoteBibliography"/>
        <w:spacing w:after="0"/>
        <w:ind w:left="720" w:hanging="720"/>
      </w:pPr>
      <w:r w:rsidRPr="006B4E76">
        <w:t xml:space="preserve">Dominik, C., R. Seppelt, F. G. Horgan, J. Settele, and T. Václavík. 2018. Landscape composition, configuration, and trophic interactions shape arthropod communities in rice agroecosystems. Journal of Applied Ecology </w:t>
      </w:r>
      <w:r w:rsidRPr="006B4E76">
        <w:rPr>
          <w:b/>
        </w:rPr>
        <w:t>55</w:t>
      </w:r>
      <w:r w:rsidRPr="006B4E76">
        <w:t>:2461-2472.</w:t>
      </w:r>
    </w:p>
    <w:p w:rsidR="006B4E76" w:rsidRPr="006B4E76" w:rsidRDefault="006B4E76" w:rsidP="006B4E76">
      <w:pPr>
        <w:pStyle w:val="EndNoteBibliography"/>
        <w:spacing w:after="0"/>
        <w:ind w:left="720" w:hanging="720"/>
      </w:pPr>
      <w:r w:rsidRPr="006B4E76">
        <w:t xml:space="preserve">Duelli, P., and M. K. Obrist. 2003. Biodiversity indicators: the choice of values and measures. Agriculture Ecosystems &amp; Environment </w:t>
      </w:r>
      <w:r w:rsidRPr="006B4E76">
        <w:rPr>
          <w:b/>
        </w:rPr>
        <w:t>98</w:t>
      </w:r>
      <w:r w:rsidRPr="006B4E76">
        <w:t>:87-98.</w:t>
      </w:r>
    </w:p>
    <w:p w:rsidR="006B4E76" w:rsidRPr="006B4E76" w:rsidRDefault="006B4E76" w:rsidP="006B4E76">
      <w:pPr>
        <w:pStyle w:val="EndNoteBibliography"/>
        <w:spacing w:after="0"/>
        <w:ind w:left="720" w:hanging="720"/>
      </w:pPr>
      <w:r w:rsidRPr="006B4E76">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6B4E76" w:rsidRPr="006B4E76" w:rsidRDefault="006B4E76" w:rsidP="006B4E76">
      <w:pPr>
        <w:pStyle w:val="EndNoteBibliography"/>
        <w:spacing w:after="0"/>
        <w:ind w:left="720" w:hanging="720"/>
      </w:pPr>
      <w:r w:rsidRPr="006B4E76">
        <w:t>Eitzinger, B., N. Abrego, D. Gravel, T. Huotari, E. J. Vesterinen, and T. Roslin. 2019. Assessing changes in arthropod predator–prey interactions through DNA</w:t>
      </w:r>
      <w:r w:rsidRPr="006B4E76">
        <w:rPr>
          <w:rFonts w:ascii="Cambria Math" w:hAnsi="Cambria Math" w:cs="Cambria Math"/>
        </w:rPr>
        <w:t>‐</w:t>
      </w:r>
      <w:r w:rsidRPr="006B4E76">
        <w:t xml:space="preserve">based gut content analysis—variable environment, stable diet. Molecular Ecology </w:t>
      </w:r>
      <w:r w:rsidRPr="006B4E76">
        <w:rPr>
          <w:b/>
        </w:rPr>
        <w:t>28</w:t>
      </w:r>
      <w:r w:rsidRPr="006B4E76">
        <w:t>:266-280.</w:t>
      </w:r>
    </w:p>
    <w:p w:rsidR="006B4E76" w:rsidRPr="006B4E76" w:rsidRDefault="006B4E76" w:rsidP="006B4E76">
      <w:pPr>
        <w:pStyle w:val="EndNoteBibliography"/>
        <w:spacing w:after="0"/>
        <w:ind w:left="720" w:hanging="720"/>
      </w:pPr>
      <w:r w:rsidRPr="006B4E76">
        <w:t>Eitzinger, B., and M. Traugott. 2011. Which prey sustains cold</w:t>
      </w:r>
      <w:r w:rsidRPr="006B4E76">
        <w:rPr>
          <w:rFonts w:ascii="Cambria Math" w:hAnsi="Cambria Math" w:cs="Cambria Math"/>
        </w:rPr>
        <w:t>‐</w:t>
      </w:r>
      <w:r w:rsidRPr="006B4E76">
        <w:t>adapted invertebrate generalist predators in arable land? Examining prey choices by molecular gut</w:t>
      </w:r>
      <w:r w:rsidRPr="006B4E76">
        <w:rPr>
          <w:rFonts w:ascii="Cambria Math" w:hAnsi="Cambria Math" w:cs="Cambria Math"/>
        </w:rPr>
        <w:t>‐</w:t>
      </w:r>
      <w:r w:rsidRPr="006B4E76">
        <w:t xml:space="preserve">content analysis. Journal of Applied Ecology </w:t>
      </w:r>
      <w:r w:rsidRPr="006B4E76">
        <w:rPr>
          <w:b/>
        </w:rPr>
        <w:t>48</w:t>
      </w:r>
      <w:r w:rsidRPr="006B4E76">
        <w:t>:591-599.</w:t>
      </w:r>
    </w:p>
    <w:p w:rsidR="006B4E76" w:rsidRPr="006B4E76" w:rsidRDefault="006B4E76" w:rsidP="006B4E76">
      <w:pPr>
        <w:pStyle w:val="EndNoteBibliography"/>
        <w:spacing w:after="0"/>
        <w:ind w:left="720" w:hanging="720"/>
      </w:pPr>
      <w:r w:rsidRPr="006B4E76">
        <w:t xml:space="preserve">Finke, D. L., and R. F. Denno. 2006. Spatial refuge from intraguild predation: implications for prey suppression and trophic cascades. Oecologia </w:t>
      </w:r>
      <w:r w:rsidRPr="006B4E76">
        <w:rPr>
          <w:b/>
        </w:rPr>
        <w:t>149</w:t>
      </w:r>
      <w:r w:rsidRPr="006B4E76">
        <w:t>:265-275.</w:t>
      </w:r>
    </w:p>
    <w:p w:rsidR="006B4E76" w:rsidRPr="006B4E76" w:rsidRDefault="006B4E76" w:rsidP="006B4E76">
      <w:pPr>
        <w:pStyle w:val="EndNoteBibliography"/>
        <w:spacing w:after="0"/>
        <w:ind w:left="720" w:hanging="720"/>
      </w:pPr>
      <w:r w:rsidRPr="006B4E76">
        <w:t>Fox, J., and S. Weisberg. 2018. An R companion to applied regression. Sage publications.</w:t>
      </w:r>
    </w:p>
    <w:p w:rsidR="006B4E76" w:rsidRPr="006B4E76" w:rsidRDefault="006B4E76" w:rsidP="006B4E76">
      <w:pPr>
        <w:pStyle w:val="EndNoteBibliography"/>
        <w:spacing w:after="0"/>
        <w:ind w:left="720" w:hanging="720"/>
      </w:pPr>
      <w:r w:rsidRPr="006B4E76">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6B4E76">
        <w:rPr>
          <w:b/>
        </w:rPr>
        <w:t>11</w:t>
      </w:r>
      <w:r w:rsidRPr="006B4E76">
        <w:t>:97-105.</w:t>
      </w:r>
    </w:p>
    <w:p w:rsidR="006B4E76" w:rsidRPr="006B4E76" w:rsidRDefault="006B4E76" w:rsidP="006B4E76">
      <w:pPr>
        <w:pStyle w:val="EndNoteBibliography"/>
        <w:spacing w:after="0"/>
        <w:ind w:left="720" w:hanging="720"/>
      </w:pPr>
      <w:r w:rsidRPr="006B4E76">
        <w:t xml:space="preserve">Gomiero, T., D. Pimentel, and M. G. Paoletti. 2011. Is there a need for a more sustainable agriculture? Critical reviews in plant sciences </w:t>
      </w:r>
      <w:r w:rsidRPr="006B4E76">
        <w:rPr>
          <w:b/>
        </w:rPr>
        <w:t>30</w:t>
      </w:r>
      <w:r w:rsidRPr="006B4E76">
        <w:t>:6-23.</w:t>
      </w:r>
    </w:p>
    <w:p w:rsidR="006B4E76" w:rsidRPr="006B4E76" w:rsidRDefault="006B4E76" w:rsidP="006B4E76">
      <w:pPr>
        <w:pStyle w:val="EndNoteBibliography"/>
        <w:spacing w:after="0"/>
        <w:ind w:left="720" w:hanging="720"/>
      </w:pPr>
      <w:r w:rsidRPr="006B4E76">
        <w:t xml:space="preserve">Guedes, R., G. Smagghe, J. Stark, and N. Desneux. 2016. Pesticide-induced stress in arthropod pests for optimized integrated pest management programs. Annual review of entomology </w:t>
      </w:r>
      <w:r w:rsidRPr="006B4E76">
        <w:rPr>
          <w:b/>
        </w:rPr>
        <w:t>61</w:t>
      </w:r>
      <w:r w:rsidRPr="006B4E76">
        <w:t>:43-62.</w:t>
      </w:r>
    </w:p>
    <w:p w:rsidR="006B4E76" w:rsidRPr="006B4E76" w:rsidRDefault="006B4E76" w:rsidP="006B4E76">
      <w:pPr>
        <w:pStyle w:val="EndNoteBibliography"/>
        <w:spacing w:after="0"/>
        <w:ind w:left="720" w:hanging="720"/>
      </w:pPr>
      <w:r w:rsidRPr="006B4E76">
        <w:lastRenderedPageBreak/>
        <w:t xml:space="preserve">Hardin, M. R., B. Benrey, M. Coll, W. O. Lamp, G. K. Roderick, and P. Barbosa. 1995. Arthropod pest resurgence: an overview of potential mechanisms. Crop Protection </w:t>
      </w:r>
      <w:r w:rsidRPr="006B4E76">
        <w:rPr>
          <w:b/>
        </w:rPr>
        <w:t>14</w:t>
      </w:r>
      <w:r w:rsidRPr="006B4E76">
        <w:t>:3-18.</w:t>
      </w:r>
    </w:p>
    <w:p w:rsidR="006B4E76" w:rsidRPr="006B4E76" w:rsidRDefault="006B4E76" w:rsidP="006B4E76">
      <w:pPr>
        <w:pStyle w:val="EndNoteBibliography"/>
        <w:spacing w:after="0"/>
        <w:ind w:left="720" w:hanging="720"/>
      </w:pPr>
      <w:r w:rsidRPr="006B4E76">
        <w:t xml:space="preserve">Hothorn, T., F. Bretz, and P. Westfall. 2008. Simultaneous inference in general parametric models. Biometrical Journal: Journal of Mathematical Methods in Biosciences </w:t>
      </w:r>
      <w:r w:rsidRPr="006B4E76">
        <w:rPr>
          <w:b/>
        </w:rPr>
        <w:t>50</w:t>
      </w:r>
      <w:r w:rsidRPr="006B4E76">
        <w:t>:346-363.</w:t>
      </w:r>
    </w:p>
    <w:p w:rsidR="006B4E76" w:rsidRPr="006B4E76" w:rsidRDefault="006B4E76" w:rsidP="006B4E76">
      <w:pPr>
        <w:pStyle w:val="EndNoteBibliography"/>
        <w:spacing w:after="0"/>
        <w:ind w:left="720" w:hanging="720"/>
      </w:pPr>
      <w:r w:rsidRPr="006B4E76">
        <w:t xml:space="preserve">Hsu, G.-C., J.-A. Ou, and C.-K. Ho. 2021. Pest consumption by generalist arthropod predators increases with crop stage in both organic and conventional farms. Ecosphere </w:t>
      </w:r>
      <w:r w:rsidRPr="006B4E76">
        <w:rPr>
          <w:b/>
        </w:rPr>
        <w:t>12</w:t>
      </w:r>
      <w:r w:rsidRPr="006B4E76">
        <w:t>:e03625.</w:t>
      </w:r>
    </w:p>
    <w:p w:rsidR="006B4E76" w:rsidRPr="006B4E76" w:rsidRDefault="006B4E76" w:rsidP="006B4E76">
      <w:pPr>
        <w:pStyle w:val="EndNoteBibliography"/>
        <w:spacing w:after="0"/>
        <w:ind w:left="720" w:hanging="720"/>
      </w:pPr>
      <w:r w:rsidRPr="006B4E76">
        <w:t xml:space="preserve">Huang, H., and P. Yang. 1987. The ancient cultured citrus ant. BioScience </w:t>
      </w:r>
      <w:r w:rsidRPr="006B4E76">
        <w:rPr>
          <w:b/>
        </w:rPr>
        <w:t>37</w:t>
      </w:r>
      <w:r w:rsidRPr="006B4E76">
        <w:t>:665-671.</w:t>
      </w:r>
    </w:p>
    <w:p w:rsidR="006B4E76" w:rsidRPr="006B4E76" w:rsidRDefault="006B4E76" w:rsidP="006B4E76">
      <w:pPr>
        <w:pStyle w:val="EndNoteBibliography"/>
        <w:spacing w:after="0"/>
        <w:ind w:left="720" w:hanging="720"/>
      </w:pPr>
      <w:r w:rsidRPr="006B4E76">
        <w:t xml:space="preserve">Ingrao, A. J., J. Schmidt, J. Jubenville, A. Grode, L. Komondy, D. VanderZee, and Z. Szendrei. 2017. Biocontrol on the edge: Field margin habitats in asparagus fields influence natural enemy-pest interactions. Agriculture, Ecosystems &amp; Environment </w:t>
      </w:r>
      <w:r w:rsidRPr="006B4E76">
        <w:rPr>
          <w:b/>
        </w:rPr>
        <w:t>243</w:t>
      </w:r>
      <w:r w:rsidRPr="006B4E76">
        <w:t>:47-54.</w:t>
      </w:r>
    </w:p>
    <w:p w:rsidR="006B4E76" w:rsidRPr="006B4E76" w:rsidRDefault="006B4E76" w:rsidP="006B4E76">
      <w:pPr>
        <w:pStyle w:val="EndNoteBibliography"/>
        <w:spacing w:after="0"/>
        <w:ind w:left="720" w:hanging="720"/>
      </w:pPr>
      <w:r w:rsidRPr="006B4E76">
        <w:t>Janssen, A., M. Montserrat, R. HilleRisLambers, A. M. de Roos, A. Pallini, and M. W. Sabelis. 2006. Intraguild predation usually does not disrupt biological control. Pages 21-44  Trophic and guild in biological interactions control. Springer.</w:t>
      </w:r>
    </w:p>
    <w:p w:rsidR="006B4E76" w:rsidRPr="006B4E76" w:rsidRDefault="006B4E76" w:rsidP="006B4E76">
      <w:pPr>
        <w:pStyle w:val="EndNoteBibliography"/>
        <w:spacing w:after="0"/>
        <w:ind w:left="720" w:hanging="720"/>
      </w:pPr>
      <w:r w:rsidRPr="006B4E76">
        <w:t xml:space="preserve">Janssen, A., M. W. Sabelis, S. Magalhães, M. Montserrat, and T. Van der Hammen. 2007. Habitat structure affects intraguild predation. Ecology </w:t>
      </w:r>
      <w:r w:rsidRPr="006B4E76">
        <w:rPr>
          <w:b/>
        </w:rPr>
        <w:t>88</w:t>
      </w:r>
      <w:r w:rsidRPr="006B4E76">
        <w:t>:2713-2719.</w:t>
      </w:r>
    </w:p>
    <w:p w:rsidR="006B4E76" w:rsidRPr="006B4E76" w:rsidRDefault="006B4E76" w:rsidP="006B4E76">
      <w:pPr>
        <w:pStyle w:val="EndNoteBibliography"/>
        <w:spacing w:after="0"/>
        <w:ind w:left="720" w:hanging="720"/>
      </w:pPr>
      <w:r w:rsidRPr="006B4E76">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6B4E76">
        <w:rPr>
          <w:b/>
        </w:rPr>
        <w:t>115</w:t>
      </w:r>
      <w:r w:rsidRPr="006B4E76">
        <w:t>:E7863-E7870.</w:t>
      </w:r>
    </w:p>
    <w:p w:rsidR="006B4E76" w:rsidRPr="006B4E76" w:rsidRDefault="006B4E76" w:rsidP="006B4E76">
      <w:pPr>
        <w:pStyle w:val="EndNoteBibliography"/>
        <w:spacing w:after="0"/>
        <w:ind w:left="720" w:hanging="720"/>
      </w:pPr>
      <w:r w:rsidRPr="006B4E76">
        <w:t xml:space="preserve">Kehoe, L., A. Romero-Muñoz, E. Polaina, L. Estes, H. Kreft, and T. Kuemmerle. 2017. Biodiversity at risk under future cropland expansion and intensification. Nature Ecology &amp; Evolution </w:t>
      </w:r>
      <w:r w:rsidRPr="006B4E76">
        <w:rPr>
          <w:b/>
        </w:rPr>
        <w:t>1</w:t>
      </w:r>
      <w:r w:rsidRPr="006B4E76">
        <w:t>:1129-1135.</w:t>
      </w:r>
    </w:p>
    <w:p w:rsidR="006B4E76" w:rsidRPr="006B4E76" w:rsidRDefault="006B4E76" w:rsidP="006B4E76">
      <w:pPr>
        <w:pStyle w:val="EndNoteBibliography"/>
        <w:spacing w:after="0"/>
        <w:ind w:left="720" w:hanging="720"/>
      </w:pPr>
      <w:r w:rsidRPr="006B4E76">
        <w:t xml:space="preserve">Krey, K. L., C. K. Blubaugh, E. G. Chapman, C. A. Lynch, G. B. Snyder, A. S. Jensen, Z. Fu, D. A. Prischmann-Voldseth, J. D. Harwood, and W. E. Snyder. 2017. Generalist predators consume spider mites despite the presence of alternative prey. Biological Control </w:t>
      </w:r>
      <w:r w:rsidRPr="006B4E76">
        <w:rPr>
          <w:b/>
        </w:rPr>
        <w:t>115</w:t>
      </w:r>
      <w:r w:rsidRPr="006B4E76">
        <w:t>:157-164.</w:t>
      </w:r>
    </w:p>
    <w:p w:rsidR="006B4E76" w:rsidRPr="006B4E76" w:rsidRDefault="006B4E76" w:rsidP="006B4E76">
      <w:pPr>
        <w:pStyle w:val="EndNoteBibliography"/>
        <w:spacing w:after="0"/>
        <w:ind w:left="720" w:hanging="720"/>
      </w:pPr>
      <w:r w:rsidRPr="006B4E76">
        <w:t xml:space="preserve">Kuusk, A.-K., and B. Ekbom. 2012. Feeding habits of lycosid spiders in field habitats. Journal of Pest Science </w:t>
      </w:r>
      <w:r w:rsidRPr="006B4E76">
        <w:rPr>
          <w:b/>
        </w:rPr>
        <w:t>85</w:t>
      </w:r>
      <w:r w:rsidRPr="006B4E76">
        <w:t>:253-260.</w:t>
      </w:r>
    </w:p>
    <w:p w:rsidR="006B4E76" w:rsidRPr="006B4E76" w:rsidRDefault="006B4E76" w:rsidP="006B4E76">
      <w:pPr>
        <w:pStyle w:val="EndNoteBibliography"/>
        <w:spacing w:after="0"/>
        <w:ind w:left="720" w:hanging="720"/>
      </w:pPr>
      <w:r w:rsidRPr="006B4E76">
        <w:t xml:space="preserve">Langellotto, G. A., and R. F. Denno. 2004. Responses of invertebrate natural enemies to complex-structured habitats: a meta-analytical synthesis. Oecologia </w:t>
      </w:r>
      <w:r w:rsidRPr="006B4E76">
        <w:rPr>
          <w:b/>
        </w:rPr>
        <w:t>139</w:t>
      </w:r>
      <w:r w:rsidRPr="006B4E76">
        <w:t>:1-10.</w:t>
      </w:r>
    </w:p>
    <w:p w:rsidR="006B4E76" w:rsidRPr="006B4E76" w:rsidRDefault="006B4E76" w:rsidP="006B4E76">
      <w:pPr>
        <w:pStyle w:val="EndNoteBibliography"/>
        <w:spacing w:after="0"/>
        <w:ind w:left="720" w:hanging="720"/>
      </w:pPr>
      <w:r w:rsidRPr="006B4E76">
        <w:lastRenderedPageBreak/>
        <w:t>Layman, C. A., M. S. Araujo, R. Boucek, C. M. Hammerschlag</w:t>
      </w:r>
      <w:r w:rsidRPr="006B4E76">
        <w:rPr>
          <w:rFonts w:ascii="Cambria Math" w:hAnsi="Cambria Math" w:cs="Cambria Math"/>
        </w:rPr>
        <w:t>‐</w:t>
      </w:r>
      <w:r w:rsidRPr="006B4E76">
        <w:t>Peyer, E. Harrison, Z. R. Jud, P. Matich, A. E. Rosenblatt, J. J. Vaudo, and L. A. Yeager. 2012. Applying stable isotopes to examine food</w:t>
      </w:r>
      <w:r w:rsidRPr="006B4E76">
        <w:rPr>
          <w:rFonts w:ascii="Cambria Math" w:hAnsi="Cambria Math" w:cs="Cambria Math"/>
        </w:rPr>
        <w:t>‐</w:t>
      </w:r>
      <w:r w:rsidRPr="006B4E76">
        <w:t xml:space="preserve">web structure: an overview of analytical tools. Biological Reviews </w:t>
      </w:r>
      <w:r w:rsidRPr="006B4E76">
        <w:rPr>
          <w:b/>
        </w:rPr>
        <w:t>87</w:t>
      </w:r>
      <w:r w:rsidRPr="006B4E76">
        <w:t>:545-562.</w:t>
      </w:r>
    </w:p>
    <w:p w:rsidR="006B4E76" w:rsidRPr="006B4E76" w:rsidRDefault="006B4E76" w:rsidP="006B4E76">
      <w:pPr>
        <w:pStyle w:val="EndNoteBibliography"/>
        <w:spacing w:after="0"/>
        <w:ind w:left="720" w:hanging="720"/>
      </w:pPr>
      <w:r w:rsidRPr="006B4E76">
        <w:t xml:space="preserve">Lenth, R., and M. R. Lenth. 2018. Package ‘lsmeans’. The American Statistician </w:t>
      </w:r>
      <w:r w:rsidRPr="006B4E76">
        <w:rPr>
          <w:b/>
        </w:rPr>
        <w:t>34</w:t>
      </w:r>
      <w:r w:rsidRPr="006B4E76">
        <w:t>:216-221.</w:t>
      </w:r>
    </w:p>
    <w:p w:rsidR="006B4E76" w:rsidRPr="006B4E76" w:rsidRDefault="006B4E76" w:rsidP="006B4E76">
      <w:pPr>
        <w:pStyle w:val="EndNoteBibliography"/>
        <w:spacing w:after="0"/>
        <w:ind w:left="720" w:hanging="720"/>
      </w:pPr>
      <w:r w:rsidRPr="006B4E76">
        <w:t xml:space="preserve">Letourneau, D. K., J. A. Jedlicka, S. G. Bothwell, and C. R. Moreno. 2009. Effects of natural enemy biodiversity on the suppression of arthropod herbivores in terrestrial ecosystems. Annual Review of Ecology Evolution and Systematics </w:t>
      </w:r>
      <w:r w:rsidRPr="006B4E76">
        <w:rPr>
          <w:b/>
        </w:rPr>
        <w:t>40</w:t>
      </w:r>
      <w:r w:rsidRPr="006B4E76">
        <w:t>:573-592.</w:t>
      </w:r>
    </w:p>
    <w:p w:rsidR="006B4E76" w:rsidRPr="006B4E76" w:rsidRDefault="006B4E76" w:rsidP="006B4E76">
      <w:pPr>
        <w:pStyle w:val="EndNoteBibliography"/>
        <w:spacing w:after="0"/>
        <w:ind w:left="720" w:hanging="720"/>
      </w:pPr>
      <w:r w:rsidRPr="006B4E76">
        <w:t>Lichtenberg, E. M., C. M. Kennedy, C. Kremen, P. Batary, F. Berendse, R. Bommarco, N. A. Bosque</w:t>
      </w:r>
      <w:r w:rsidRPr="006B4E76">
        <w:rPr>
          <w:rFonts w:ascii="Cambria Math" w:hAnsi="Cambria Math" w:cs="Cambria Math"/>
        </w:rPr>
        <w:t>‐</w:t>
      </w:r>
      <w:r w:rsidRPr="006B4E76">
        <w:t xml:space="preserve">Pérez, L. G. Carvalheiro, W. E. Snyder, and N. M. Williams. 2017. A global synthesis of the effects of diversified farming systems on arthropod diversity within fields and across agricultural landscapes. Global change biology </w:t>
      </w:r>
      <w:r w:rsidRPr="006B4E76">
        <w:rPr>
          <w:b/>
        </w:rPr>
        <w:t>23</w:t>
      </w:r>
      <w:r w:rsidRPr="006B4E76">
        <w:t>:4946-4957.</w:t>
      </w:r>
    </w:p>
    <w:p w:rsidR="006B4E76" w:rsidRPr="006B4E76" w:rsidRDefault="006B4E76" w:rsidP="006B4E76">
      <w:pPr>
        <w:pStyle w:val="EndNoteBibliography"/>
        <w:spacing w:after="0"/>
        <w:ind w:left="720" w:hanging="720"/>
      </w:pPr>
      <w:r w:rsidRPr="006B4E76">
        <w:t xml:space="preserve">Madsen, M., S. Terkildsen, and S. Toft. 2004. Microcosm studies on control of aphids by generalist arthropod predators: effects of alternative prey. BioControl </w:t>
      </w:r>
      <w:r w:rsidRPr="006B4E76">
        <w:rPr>
          <w:b/>
        </w:rPr>
        <w:t>49</w:t>
      </w:r>
      <w:r w:rsidRPr="006B4E76">
        <w:t>:483-504.</w:t>
      </w:r>
    </w:p>
    <w:p w:rsidR="006B4E76" w:rsidRPr="006B4E76" w:rsidRDefault="006B4E76" w:rsidP="006B4E76">
      <w:pPr>
        <w:pStyle w:val="EndNoteBibliography"/>
        <w:spacing w:after="0"/>
        <w:ind w:left="720" w:hanging="720"/>
      </w:pPr>
      <w:r w:rsidRPr="006B4E76">
        <w:t xml:space="preserve">Mazzi, D., and S. Dorn. 2012. Movement of insect pests in agricultural landscapes. Annals of applied biology </w:t>
      </w:r>
      <w:r w:rsidRPr="006B4E76">
        <w:rPr>
          <w:b/>
        </w:rPr>
        <w:t>160</w:t>
      </w:r>
      <w:r w:rsidRPr="006B4E76">
        <w:t>:97-113.</w:t>
      </w:r>
    </w:p>
    <w:p w:rsidR="006B4E76" w:rsidRPr="006B4E76" w:rsidRDefault="006B4E76" w:rsidP="006B4E76">
      <w:pPr>
        <w:pStyle w:val="EndNoteBibliography"/>
        <w:spacing w:after="0"/>
        <w:ind w:left="720" w:hanging="720"/>
      </w:pPr>
      <w:r w:rsidRPr="006B4E76">
        <w:t xml:space="preserve">Michalko, R., S. Pekar, and M. H. Entling. 2019a. An updated perspective on spiders as generalist predators in biological control. Oecologia </w:t>
      </w:r>
      <w:r w:rsidRPr="006B4E76">
        <w:rPr>
          <w:b/>
        </w:rPr>
        <w:t>189</w:t>
      </w:r>
      <w:r w:rsidRPr="006B4E76">
        <w:t>:21-36.</w:t>
      </w:r>
    </w:p>
    <w:p w:rsidR="006B4E76" w:rsidRPr="006B4E76" w:rsidRDefault="006B4E76" w:rsidP="006B4E76">
      <w:pPr>
        <w:pStyle w:val="EndNoteBibliography"/>
        <w:spacing w:after="0"/>
        <w:ind w:left="720" w:hanging="720"/>
      </w:pPr>
      <w:r w:rsidRPr="006B4E76">
        <w:t xml:space="preserve">Michalko, R., S. Pekár, and M. H. Entling. 2019b. An updated perspective on spiders as generalist predators in biological control. Oecologia </w:t>
      </w:r>
      <w:r w:rsidRPr="006B4E76">
        <w:rPr>
          <w:b/>
        </w:rPr>
        <w:t>189</w:t>
      </w:r>
      <w:r w:rsidRPr="006B4E76">
        <w:t>:21-36.</w:t>
      </w:r>
    </w:p>
    <w:p w:rsidR="006B4E76" w:rsidRPr="006B4E76" w:rsidRDefault="006B4E76" w:rsidP="006B4E76">
      <w:pPr>
        <w:pStyle w:val="EndNoteBibliography"/>
        <w:spacing w:after="0"/>
        <w:ind w:left="720" w:hanging="720"/>
      </w:pPr>
      <w:r w:rsidRPr="006B4E76">
        <w:t>Newton, J. 2016. Stable isotopes as tools in ecological research. eLS:1-8.</w:t>
      </w:r>
    </w:p>
    <w:p w:rsidR="006B4E76" w:rsidRPr="006B4E76" w:rsidRDefault="006B4E76" w:rsidP="006B4E76">
      <w:pPr>
        <w:pStyle w:val="EndNoteBibliography"/>
        <w:spacing w:after="0"/>
        <w:ind w:left="720" w:hanging="720"/>
      </w:pPr>
      <w:r w:rsidRPr="006B4E76">
        <w:t xml:space="preserve">Petrakova, L., R. Michalko, P. Loverre, L. Sentenska, S. Korenko, and S. Pekar. 2016. Intraguild predation among spiders and their effect on the pear psylla during winter. Agriculture, Ecosystems &amp; Environment </w:t>
      </w:r>
      <w:r w:rsidRPr="006B4E76">
        <w:rPr>
          <w:b/>
        </w:rPr>
        <w:t>233</w:t>
      </w:r>
      <w:r w:rsidRPr="006B4E76">
        <w:t>:67-74.</w:t>
      </w:r>
    </w:p>
    <w:p w:rsidR="006B4E76" w:rsidRPr="006B4E76" w:rsidRDefault="006B4E76" w:rsidP="006B4E76">
      <w:pPr>
        <w:pStyle w:val="EndNoteBibliography"/>
        <w:spacing w:after="0"/>
        <w:ind w:left="720" w:hanging="720"/>
      </w:pPr>
      <w:r w:rsidRPr="006B4E76">
        <w:t xml:space="preserve">Phillips, D. L., and P. L. Koch. 2002. Incorporating concentration dependence in stable isotope mixing models. Oecologia </w:t>
      </w:r>
      <w:r w:rsidRPr="006B4E76">
        <w:rPr>
          <w:b/>
        </w:rPr>
        <w:t>130</w:t>
      </w:r>
      <w:r w:rsidRPr="006B4E76">
        <w:t>:114-125.</w:t>
      </w:r>
    </w:p>
    <w:p w:rsidR="006B4E76" w:rsidRPr="006B4E76" w:rsidRDefault="006B4E76" w:rsidP="006B4E76">
      <w:pPr>
        <w:pStyle w:val="EndNoteBibliography"/>
        <w:spacing w:after="0"/>
        <w:ind w:left="720" w:hanging="720"/>
      </w:pPr>
      <w:r w:rsidRPr="006B4E76">
        <w:t xml:space="preserve">Porcel, M., G. K. Andersson, J. Pålsson, and M. Tasin. 2018. Organic management in apple orchards: higher impacts on biological control than on pollination. Journal of Applied Ecology </w:t>
      </w:r>
      <w:r w:rsidRPr="006B4E76">
        <w:rPr>
          <w:b/>
        </w:rPr>
        <w:t>55</w:t>
      </w:r>
      <w:r w:rsidRPr="006B4E76">
        <w:t>:2779-2789.</w:t>
      </w:r>
    </w:p>
    <w:p w:rsidR="006B4E76" w:rsidRPr="006B4E76" w:rsidRDefault="006B4E76" w:rsidP="006B4E76">
      <w:pPr>
        <w:pStyle w:val="EndNoteBibliography"/>
        <w:spacing w:after="0"/>
        <w:ind w:left="720" w:hanging="720"/>
      </w:pPr>
      <w:r w:rsidRPr="006B4E76">
        <w:t xml:space="preserve">Post, D. M. 2002. Using stable isotopes to estimate trophic position: models, methods, and assumptions. Ecology </w:t>
      </w:r>
      <w:r w:rsidRPr="006B4E76">
        <w:rPr>
          <w:b/>
        </w:rPr>
        <w:t>83</w:t>
      </w:r>
      <w:r w:rsidRPr="006B4E76">
        <w:t>:703-718.</w:t>
      </w:r>
    </w:p>
    <w:p w:rsidR="006B4E76" w:rsidRPr="006B4E76" w:rsidRDefault="006B4E76" w:rsidP="006B4E76">
      <w:pPr>
        <w:pStyle w:val="EndNoteBibliography"/>
        <w:spacing w:after="0"/>
        <w:ind w:left="720" w:hanging="720"/>
      </w:pPr>
      <w:r w:rsidRPr="006B4E76">
        <w:lastRenderedPageBreak/>
        <w:t>R Core Team. 2021. R: A language and environment for statistical computing. R Foundation for Statistical Computing, Vienna, Austria.</w:t>
      </w:r>
    </w:p>
    <w:p w:rsidR="006B4E76" w:rsidRPr="006B4E76" w:rsidRDefault="006B4E76" w:rsidP="006B4E76">
      <w:pPr>
        <w:pStyle w:val="EndNoteBibliography"/>
        <w:spacing w:after="0"/>
        <w:ind w:left="720" w:hanging="720"/>
      </w:pPr>
      <w:r w:rsidRPr="006B4E76">
        <w:t>Roubinet, E., K. Birkhofer, G. Malsher, K. Staudacher, B. Ekbom, M. Traugott, and M. Jonsson. 2017. Diet of generalist predators reflects effects of cropping period and farming system on extra</w:t>
      </w:r>
      <w:r w:rsidRPr="006B4E76">
        <w:rPr>
          <w:rFonts w:ascii="Cambria Math" w:hAnsi="Cambria Math" w:cs="Cambria Math"/>
        </w:rPr>
        <w:t>‐</w:t>
      </w:r>
      <w:r w:rsidRPr="006B4E76">
        <w:t xml:space="preserve">and intraguild prey. Ecological Applications </w:t>
      </w:r>
      <w:r w:rsidRPr="006B4E76">
        <w:rPr>
          <w:b/>
        </w:rPr>
        <w:t>27</w:t>
      </w:r>
      <w:r w:rsidRPr="006B4E76">
        <w:t>:1167-1177.</w:t>
      </w:r>
    </w:p>
    <w:p w:rsidR="006B4E76" w:rsidRPr="006B4E76" w:rsidRDefault="006B4E76" w:rsidP="006B4E76">
      <w:pPr>
        <w:pStyle w:val="EndNoteBibliography"/>
        <w:spacing w:after="0"/>
        <w:ind w:left="720" w:hanging="720"/>
      </w:pPr>
      <w:r w:rsidRPr="006B4E76">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6B4E76">
        <w:rPr>
          <w:b/>
        </w:rPr>
        <w:t>221</w:t>
      </w:r>
      <w:r w:rsidRPr="006B4E76">
        <w:t>:198-204.</w:t>
      </w:r>
    </w:p>
    <w:p w:rsidR="006B4E76" w:rsidRPr="006B4E76" w:rsidRDefault="006B4E76" w:rsidP="006B4E76">
      <w:pPr>
        <w:pStyle w:val="EndNoteBibliography"/>
        <w:spacing w:after="0"/>
        <w:ind w:left="720" w:hanging="720"/>
      </w:pPr>
      <w:r w:rsidRPr="006B4E76">
        <w:t xml:space="preserve">Sanders, D., H. Nickel, T. Grützner, and C. Platner. 2008. Habitat structure mediates top–down effects of spiders and ants on herbivores. Basic and Applied Ecology </w:t>
      </w:r>
      <w:r w:rsidRPr="006B4E76">
        <w:rPr>
          <w:b/>
        </w:rPr>
        <w:t>9</w:t>
      </w:r>
      <w:r w:rsidRPr="006B4E76">
        <w:t>:152-160.</w:t>
      </w:r>
    </w:p>
    <w:p w:rsidR="006B4E76" w:rsidRPr="006B4E76" w:rsidRDefault="006B4E76" w:rsidP="006B4E76">
      <w:pPr>
        <w:pStyle w:val="EndNoteBibliography"/>
        <w:spacing w:after="0"/>
        <w:ind w:left="720" w:hanging="720"/>
      </w:pPr>
      <w:r w:rsidRPr="006B4E76">
        <w:t xml:space="preserve">Settle, W. H., H. Ariawan, E. T. Astuti, W. Cahyana, A. L. Hakim, D. Hindayana, and A. S. Lestari. 1996. Managing tropical rice pests through conservation of generalist natural enemies and alternative prey. Ecology </w:t>
      </w:r>
      <w:r w:rsidRPr="006B4E76">
        <w:rPr>
          <w:b/>
        </w:rPr>
        <w:t>77</w:t>
      </w:r>
      <w:r w:rsidRPr="006B4E76">
        <w:t>:1975-1988.</w:t>
      </w:r>
    </w:p>
    <w:p w:rsidR="006B4E76" w:rsidRPr="006B4E76" w:rsidRDefault="006B4E76" w:rsidP="006B4E76">
      <w:pPr>
        <w:pStyle w:val="EndNoteBibliography"/>
        <w:spacing w:after="0"/>
        <w:ind w:left="720" w:hanging="720"/>
      </w:pPr>
      <w:r w:rsidRPr="006B4E76">
        <w:t xml:space="preserve">Stiling, P., and T. Cornelissen. 2005. What makes a successful biocontrol agent? A meta-analysis of biological control agent performance. Biological Control </w:t>
      </w:r>
      <w:r w:rsidRPr="006B4E76">
        <w:rPr>
          <w:b/>
        </w:rPr>
        <w:t>34</w:t>
      </w:r>
      <w:r w:rsidRPr="006B4E76">
        <w:t>:236-246.</w:t>
      </w:r>
    </w:p>
    <w:p w:rsidR="006B4E76" w:rsidRPr="006B4E76" w:rsidRDefault="006B4E76" w:rsidP="006B4E76">
      <w:pPr>
        <w:pStyle w:val="EndNoteBibliography"/>
        <w:spacing w:after="0"/>
        <w:ind w:left="720" w:hanging="720"/>
      </w:pPr>
      <w:r w:rsidRPr="006B4E76">
        <w:t>Stock, B., and B. Semmens. 2017. MixSIAR GUI user manual v3. 1. San Diego.</w:t>
      </w:r>
    </w:p>
    <w:p w:rsidR="006B4E76" w:rsidRPr="006B4E76" w:rsidRDefault="006B4E76" w:rsidP="006B4E76">
      <w:pPr>
        <w:pStyle w:val="EndNoteBibliography"/>
        <w:spacing w:after="0"/>
        <w:ind w:left="720" w:hanging="720"/>
      </w:pPr>
      <w:r w:rsidRPr="006B4E76">
        <w:t xml:space="preserve">Stock, B. C., and B. X. Semmens. 2016. Unifying error structures in commonly used biotracer mixing models. Ecology </w:t>
      </w:r>
      <w:r w:rsidRPr="006B4E76">
        <w:rPr>
          <w:b/>
        </w:rPr>
        <w:t>97</w:t>
      </w:r>
      <w:r w:rsidRPr="006B4E76">
        <w:t>:2562-2569.</w:t>
      </w:r>
    </w:p>
    <w:p w:rsidR="006B4E76" w:rsidRPr="006B4E76" w:rsidRDefault="006B4E76" w:rsidP="006B4E76">
      <w:pPr>
        <w:pStyle w:val="EndNoteBibliography"/>
        <w:spacing w:after="0"/>
        <w:ind w:left="720" w:hanging="720"/>
      </w:pPr>
      <w:r w:rsidRPr="006B4E76">
        <w:t xml:space="preserve">Straub, C. S., D. L. Finke, and W. E. Snyder. 2008. Are the conservation of natural enemy biodiversity and biological control compatible goals? Biological Control </w:t>
      </w:r>
      <w:r w:rsidRPr="006B4E76">
        <w:rPr>
          <w:b/>
        </w:rPr>
        <w:t>45</w:t>
      </w:r>
      <w:r w:rsidRPr="006B4E76">
        <w:t>:225-237.</w:t>
      </w:r>
    </w:p>
    <w:p w:rsidR="006B4E76" w:rsidRPr="006B4E76" w:rsidRDefault="006B4E76" w:rsidP="006B4E76">
      <w:pPr>
        <w:pStyle w:val="EndNoteBibliography"/>
        <w:spacing w:after="0"/>
        <w:ind w:left="720" w:hanging="720"/>
      </w:pPr>
      <w:r w:rsidRPr="006B4E76">
        <w:t xml:space="preserve">Sun, J.-T., M.-M. Wang, Y.-K. Zhang, M.-P. Chapuis, X.-Y. Jiang, G. Hu, X.-M. Yang, C. Ge, X.-F. Xue, and X.-Y. Hong. 2015. Evidence for high dispersal ability and mito-nuclear discordance in the small brown planthopper, Laodelphax striatellus. Scientific Reports </w:t>
      </w:r>
      <w:r w:rsidRPr="006B4E76">
        <w:rPr>
          <w:b/>
        </w:rPr>
        <w:t>5</w:t>
      </w:r>
      <w:r w:rsidRPr="006B4E76">
        <w:t>:1-10.</w:t>
      </w:r>
    </w:p>
    <w:p w:rsidR="006B4E76" w:rsidRPr="006B4E76" w:rsidRDefault="006B4E76" w:rsidP="006B4E76">
      <w:pPr>
        <w:pStyle w:val="EndNoteBibliography"/>
        <w:spacing w:after="0"/>
        <w:ind w:left="720" w:hanging="720"/>
      </w:pPr>
      <w:r w:rsidRPr="006B4E76">
        <w:t xml:space="preserve">Symondson, W., K. Sunderland, and M. Greenstone. 2002. Can generalist predators be effective biocontrol agents? Annual review of entomology </w:t>
      </w:r>
      <w:r w:rsidRPr="006B4E76">
        <w:rPr>
          <w:b/>
        </w:rPr>
        <w:t>47</w:t>
      </w:r>
      <w:r w:rsidRPr="006B4E76">
        <w:t>:561-594.</w:t>
      </w:r>
    </w:p>
    <w:p w:rsidR="006B4E76" w:rsidRPr="006B4E76" w:rsidRDefault="006B4E76" w:rsidP="006B4E76">
      <w:pPr>
        <w:pStyle w:val="EndNoteBibliography"/>
        <w:spacing w:after="0"/>
        <w:ind w:left="720" w:hanging="720"/>
      </w:pPr>
      <w:r w:rsidRPr="006B4E76">
        <w:t xml:space="preserve">Wise, D. H., D. M. Moldenhauer, and J. Halaj. 2006. Using stable isotopes to reveal shifts in prey consumption by generalist predators. Ecological Applications </w:t>
      </w:r>
      <w:r w:rsidRPr="006B4E76">
        <w:rPr>
          <w:b/>
        </w:rPr>
        <w:t>16</w:t>
      </w:r>
      <w:r w:rsidRPr="006B4E76">
        <w:t>:865-876.</w:t>
      </w:r>
    </w:p>
    <w:p w:rsidR="006B4E76" w:rsidRPr="006B4E76" w:rsidRDefault="006B4E76" w:rsidP="006B4E76">
      <w:pPr>
        <w:pStyle w:val="EndNoteBibliography"/>
        <w:ind w:left="720" w:hanging="720"/>
      </w:pPr>
      <w:r w:rsidRPr="006B4E76">
        <w:t xml:space="preserve">Zeileis, A., F. Cribari-Neto, B. Gruen, I. Kosmidis, A. B. Simas, A. V. Rocha, and M. A. Zeileis. 2016. Package ‘betareg’. R package </w:t>
      </w:r>
      <w:r w:rsidRPr="006B4E76">
        <w:rPr>
          <w:b/>
        </w:rPr>
        <w:t>3</w:t>
      </w:r>
      <w:r w:rsidRPr="006B4E76">
        <w:t>:2.</w:t>
      </w:r>
    </w:p>
    <w:p w:rsidR="007E1A3C" w:rsidRPr="007E1A3C" w:rsidRDefault="00674429" w:rsidP="00642E98">
      <w:pPr>
        <w:jc w:val="center"/>
        <w:rPr>
          <w:b/>
          <w:bCs/>
          <w:szCs w:val="24"/>
        </w:rPr>
      </w:pPr>
      <w:r>
        <w:rPr>
          <w:color w:val="FF0000"/>
        </w:rPr>
        <w:lastRenderedPageBreak/>
        <w:fldChar w:fldCharType="end"/>
      </w:r>
      <w:r w:rsidR="007E1A3C" w:rsidRPr="007E1A3C">
        <w:rPr>
          <w:rFonts w:hint="eastAsia"/>
          <w:b/>
          <w:bCs/>
          <w:szCs w:val="24"/>
        </w:rPr>
        <w:t>Appendix S1</w:t>
      </w:r>
    </w:p>
    <w:p w:rsidR="007E1A3C" w:rsidRPr="007A69E2" w:rsidRDefault="007E1A3C" w:rsidP="007E1A3C">
      <w:pPr>
        <w:spacing w:line="480" w:lineRule="auto"/>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trophic guild</w:t>
      </w:r>
      <w:r w:rsidR="00512913">
        <w:rPr>
          <w:bCs/>
          <w:sz w:val="24"/>
          <w:szCs w:val="24"/>
        </w:rPr>
        <w:t>s</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
    <w:p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7E1A3C" w:rsidRPr="007A69E2"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Trophic guild</w:t>
            </w:r>
          </w:p>
        </w:tc>
        <w:tc>
          <w:tcPr>
            <w:tcW w:w="2546" w:type="dxa"/>
            <w:tcBorders>
              <w:top w:val="single" w:sz="4" w:space="0" w:color="auto"/>
              <w:bottom w:val="single" w:sz="4" w:space="0" w:color="auto"/>
            </w:tcBorders>
            <w:vAlign w:val="center"/>
          </w:tcPr>
          <w:p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Family/Genus</w:t>
            </w:r>
          </w:p>
        </w:tc>
      </w:tr>
      <w:tr w:rsidR="009339D8" w:rsidRPr="007A69E2"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rsidR="009339D8" w:rsidRPr="007A69E2" w:rsidRDefault="009339D8" w:rsidP="00492CB0">
            <w:pPr>
              <w:ind w:left="141"/>
              <w:rPr>
                <w:sz w:val="24"/>
                <w:szCs w:val="24"/>
              </w:rPr>
            </w:pPr>
            <w:r w:rsidRPr="007A69E2">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rane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lubion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Oxy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agnath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homis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DA5916">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roofErr w:type="spellStart"/>
            <w:r w:rsidRPr="007A69E2">
              <w:rPr>
                <w:bCs/>
                <w:sz w:val="24"/>
                <w:szCs w:val="24"/>
              </w:rPr>
              <w:t>Carab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occinell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icadellidae</w:t>
            </w:r>
            <w:proofErr w:type="spellEnd"/>
            <w:r w:rsidRPr="007A69E2">
              <w:rPr>
                <w:sz w:val="24"/>
                <w:szCs w:val="24"/>
              </w:rPr>
              <w:t>/</w:t>
            </w:r>
            <w:proofErr w:type="spellStart"/>
            <w:r w:rsidRPr="007A69E2">
              <w:rPr>
                <w:i/>
                <w:sz w:val="24"/>
                <w:szCs w:val="24"/>
              </w:rPr>
              <w:t>Nephotettix</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lphacidae</w:t>
            </w:r>
            <w:proofErr w:type="spellEnd"/>
            <w:r w:rsidRPr="007A69E2">
              <w:rPr>
                <w:sz w:val="24"/>
                <w:szCs w:val="24"/>
              </w:rPr>
              <w:t>/</w:t>
            </w:r>
            <w:proofErr w:type="spellStart"/>
            <w:r w:rsidRPr="007A69E2">
              <w:rPr>
                <w:i/>
                <w:sz w:val="24"/>
                <w:szCs w:val="24"/>
              </w:rPr>
              <w:t>Nilaparvat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Lygaeidae</w:t>
            </w:r>
            <w:proofErr w:type="spellEnd"/>
            <w:r w:rsidRPr="007A69E2">
              <w:rPr>
                <w:sz w:val="24"/>
                <w:szCs w:val="24"/>
              </w:rPr>
              <w:t>/</w:t>
            </w:r>
            <w:proofErr w:type="spellStart"/>
            <w:r w:rsidRPr="007A69E2">
              <w:rPr>
                <w:i/>
                <w:sz w:val="24"/>
                <w:szCs w:val="24"/>
              </w:rPr>
              <w:t>Pachybrachius</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entatomidae</w:t>
            </w:r>
            <w:proofErr w:type="spellEnd"/>
            <w:r w:rsidRPr="007A69E2">
              <w:rPr>
                <w:sz w:val="24"/>
                <w:szCs w:val="24"/>
              </w:rPr>
              <w:t>/</w:t>
            </w:r>
            <w:proofErr w:type="spellStart"/>
            <w:r w:rsidRPr="007A69E2">
              <w:rPr>
                <w:i/>
                <w:sz w:val="24"/>
                <w:szCs w:val="24"/>
              </w:rPr>
              <w:t>Scotinophar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Hesperi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rPr>
              <w:t>Nymph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gomorphidae</w:t>
            </w:r>
            <w:proofErr w:type="spellEnd"/>
            <w:r w:rsidRPr="007A69E2">
              <w:rPr>
                <w:sz w:val="24"/>
                <w:szCs w:val="24"/>
              </w:rPr>
              <w:t>/</w:t>
            </w:r>
            <w:proofErr w:type="spellStart"/>
            <w:r w:rsidRPr="007A69E2">
              <w:rPr>
                <w:i/>
                <w:sz w:val="24"/>
                <w:szCs w:val="24"/>
              </w:rPr>
              <w:t>Atractomorpha</w:t>
            </w:r>
            <w:proofErr w:type="spellEnd"/>
            <w:r w:rsidRPr="007A69E2">
              <w:rPr>
                <w:sz w:val="24"/>
                <w:szCs w:val="24"/>
              </w:rPr>
              <w:t xml:space="preserve"> </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rysome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crid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Detrit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ironom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lor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Ephyd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Musc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phaeroce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tratiomy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tcPr>
          <w:p w:rsidR="009339D8" w:rsidRPr="007A69E2" w:rsidRDefault="009339D8">
            <w:pPr>
              <w:rPr>
                <w:sz w:val="24"/>
                <w:szCs w:val="24"/>
              </w:rPr>
            </w:pPr>
            <w:proofErr w:type="spellStart"/>
            <w:r w:rsidRPr="007A69E2">
              <w:rPr>
                <w:sz w:val="24"/>
                <w:szCs w:val="24"/>
              </w:rPr>
              <w:t>Tephrit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igidae</w:t>
            </w:r>
            <w:proofErr w:type="spellEnd"/>
          </w:p>
        </w:tc>
      </w:tr>
    </w:tbl>
    <w:p w:rsidR="00AF1E53" w:rsidRPr="007A69E2" w:rsidRDefault="00AF1E53" w:rsidP="004328AE">
      <w:pPr>
        <w:spacing w:line="480" w:lineRule="auto"/>
        <w:rPr>
          <w:bCs/>
        </w:rPr>
      </w:pPr>
    </w:p>
    <w:p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64052E"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Trophic guild</w:t>
            </w:r>
          </w:p>
        </w:tc>
        <w:tc>
          <w:tcPr>
            <w:tcW w:w="2546" w:type="dxa"/>
            <w:tcBorders>
              <w:top w:val="single" w:sz="4" w:space="0" w:color="auto"/>
              <w:bottom w:val="single" w:sz="4" w:space="0" w:color="auto"/>
            </w:tcBorders>
            <w:vAlign w:val="center"/>
          </w:tcPr>
          <w:p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Family/Genus</w:t>
            </w:r>
          </w:p>
        </w:tc>
      </w:tr>
      <w:tr w:rsidR="009339D8" w:rsidRPr="0064052E"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rsidR="009339D8" w:rsidRPr="0064052E" w:rsidRDefault="009339D8" w:rsidP="00492CB0">
            <w:pPr>
              <w:ind w:left="141"/>
              <w:rPr>
                <w:sz w:val="24"/>
                <w:szCs w:val="24"/>
              </w:rPr>
            </w:pPr>
            <w:r w:rsidRPr="0064052E">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rane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lubion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Oxy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agnath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homis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occinell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lydidae</w:t>
            </w:r>
            <w:proofErr w:type="spellEnd"/>
            <w:r w:rsidRPr="0064052E">
              <w:rPr>
                <w:sz w:val="24"/>
                <w:szCs w:val="24"/>
              </w:rPr>
              <w:t>/</w:t>
            </w:r>
            <w:proofErr w:type="spellStart"/>
            <w:r w:rsidRPr="0064052E">
              <w:rPr>
                <w:i/>
                <w:sz w:val="24"/>
                <w:szCs w:val="24"/>
              </w:rPr>
              <w:t>Leptocoris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icadellidae</w:t>
            </w:r>
            <w:proofErr w:type="spellEnd"/>
            <w:r w:rsidRPr="0064052E">
              <w:rPr>
                <w:sz w:val="24"/>
                <w:szCs w:val="24"/>
              </w:rPr>
              <w:t>/</w:t>
            </w:r>
            <w:proofErr w:type="spellStart"/>
            <w:r w:rsidRPr="0064052E">
              <w:rPr>
                <w:i/>
                <w:sz w:val="24"/>
                <w:szCs w:val="24"/>
              </w:rPr>
              <w:t>Nephotettix</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lphacidae</w:t>
            </w:r>
            <w:proofErr w:type="spellEnd"/>
            <w:r w:rsidRPr="0064052E">
              <w:rPr>
                <w:sz w:val="24"/>
                <w:szCs w:val="24"/>
              </w:rPr>
              <w:t>/</w:t>
            </w:r>
            <w:proofErr w:type="spellStart"/>
            <w:r w:rsidRPr="0064052E">
              <w:rPr>
                <w:i/>
                <w:sz w:val="24"/>
                <w:szCs w:val="24"/>
              </w:rPr>
              <w:t>Nilaparvat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Lygaeidae</w:t>
            </w:r>
            <w:proofErr w:type="spellEnd"/>
            <w:r w:rsidRPr="0064052E">
              <w:rPr>
                <w:sz w:val="24"/>
                <w:szCs w:val="24"/>
              </w:rPr>
              <w:t>/</w:t>
            </w:r>
            <w:proofErr w:type="spellStart"/>
            <w:r w:rsidRPr="0064052E">
              <w:rPr>
                <w:i/>
                <w:sz w:val="24"/>
                <w:szCs w:val="24"/>
              </w:rPr>
              <w:t>Pachybrachius</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entatomidae</w:t>
            </w:r>
            <w:proofErr w:type="spellEnd"/>
            <w:r w:rsidRPr="0064052E">
              <w:rPr>
                <w:sz w:val="24"/>
                <w:szCs w:val="24"/>
              </w:rPr>
              <w:t>/</w:t>
            </w:r>
            <w:proofErr w:type="spellStart"/>
            <w:r w:rsidRPr="0064052E">
              <w:rPr>
                <w:i/>
                <w:sz w:val="24"/>
                <w:szCs w:val="24"/>
              </w:rPr>
              <w:t>Scotinophar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Hesperi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a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gomorphidae</w:t>
            </w:r>
            <w:proofErr w:type="spellEnd"/>
            <w:r w:rsidRPr="0064052E">
              <w:rPr>
                <w:sz w:val="24"/>
                <w:szCs w:val="24"/>
              </w:rPr>
              <w:t>/</w:t>
            </w:r>
            <w:proofErr w:type="spellStart"/>
            <w:r w:rsidRPr="0064052E">
              <w:rPr>
                <w:i/>
                <w:sz w:val="24"/>
                <w:szCs w:val="24"/>
              </w:rPr>
              <w:t>Atractomorpha</w:t>
            </w:r>
            <w:proofErr w:type="spellEnd"/>
            <w:r w:rsidRPr="0064052E">
              <w:rPr>
                <w:sz w:val="24"/>
                <w:szCs w:val="24"/>
              </w:rPr>
              <w:t xml:space="preserve"> </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rysome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crid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Detrit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ironom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lor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Ephydr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Musc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ciomyz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tratiomy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igidae</w:t>
            </w:r>
            <w:proofErr w:type="spellEnd"/>
          </w:p>
        </w:tc>
      </w:tr>
    </w:tbl>
    <w:p w:rsidR="008D38D9" w:rsidRDefault="008D38D9" w:rsidP="007E1A3C">
      <w:pPr>
        <w:spacing w:line="480" w:lineRule="auto"/>
        <w:rPr>
          <w:bCs/>
          <w:color w:val="FF0000"/>
        </w:rPr>
      </w:pPr>
    </w:p>
    <w:p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812F85"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Trophic guild</w:t>
            </w:r>
          </w:p>
        </w:tc>
        <w:tc>
          <w:tcPr>
            <w:tcW w:w="2546" w:type="dxa"/>
            <w:tcBorders>
              <w:top w:val="single" w:sz="4" w:space="0" w:color="auto"/>
              <w:bottom w:val="single" w:sz="4" w:space="0" w:color="auto"/>
            </w:tcBorders>
            <w:vAlign w:val="center"/>
          </w:tcPr>
          <w:p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Family/Genus</w:t>
            </w:r>
          </w:p>
        </w:tc>
      </w:tr>
      <w:tr w:rsidR="009339D8" w:rsidRPr="00812F85"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rsidR="009339D8" w:rsidRPr="00930047" w:rsidRDefault="009339D8" w:rsidP="00492CB0">
            <w:pPr>
              <w:ind w:left="141"/>
              <w:rPr>
                <w:sz w:val="24"/>
                <w:szCs w:val="24"/>
              </w:rPr>
            </w:pPr>
            <w:r w:rsidRPr="00930047">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ran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lubion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Oxy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agnath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homis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ccinellidae</w:t>
            </w:r>
          </w:p>
        </w:tc>
      </w:tr>
      <w:tr w:rsidR="009339D8" w:rsidRPr="00812F85"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rsidR="009339D8" w:rsidRPr="00930047" w:rsidRDefault="009339D8">
            <w:pPr>
              <w:rPr>
                <w:sz w:val="24"/>
              </w:rPr>
            </w:pPr>
            <w:r>
              <w:rPr>
                <w:rFonts w:hint="eastAsia"/>
                <w:sz w:val="24"/>
              </w:rPr>
              <w:t xml:space="preserve">  </w:t>
            </w:r>
            <w:proofErr w:type="spellStart"/>
            <w:r w:rsidRPr="00930047">
              <w:rPr>
                <w:sz w:val="24"/>
              </w:rPr>
              <w:t>Diptera</w:t>
            </w:r>
            <w:proofErr w:type="spellEnd"/>
          </w:p>
        </w:tc>
        <w:tc>
          <w:tcPr>
            <w:tcW w:w="3854" w:type="dxa"/>
            <w:shd w:val="clear" w:color="auto" w:fill="auto"/>
            <w:tcMar>
              <w:top w:w="80" w:type="dxa"/>
              <w:left w:w="80" w:type="dxa"/>
              <w:bottom w:w="80" w:type="dxa"/>
              <w:right w:w="80" w:type="dxa"/>
            </w:tcMar>
          </w:tcPr>
          <w:p w:rsidR="009339D8" w:rsidRPr="00930047" w:rsidRDefault="009339D8">
            <w:pPr>
              <w:rPr>
                <w:sz w:val="24"/>
              </w:rPr>
            </w:pPr>
            <w:r w:rsidRPr="00930047">
              <w:rPr>
                <w:sz w:val="24"/>
              </w:rPr>
              <w:t>Agromyz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lydidae</w:t>
            </w:r>
            <w:proofErr w:type="spellEnd"/>
            <w:r w:rsidRPr="00930047">
              <w:rPr>
                <w:sz w:val="24"/>
                <w:szCs w:val="24"/>
              </w:rPr>
              <w:t>/</w:t>
            </w:r>
            <w:proofErr w:type="spellStart"/>
            <w:r w:rsidRPr="00930047">
              <w:rPr>
                <w:i/>
                <w:sz w:val="24"/>
                <w:szCs w:val="24"/>
              </w:rPr>
              <w:t>Leptocoris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icadellidae</w:t>
            </w:r>
            <w:proofErr w:type="spellEnd"/>
            <w:r w:rsidRPr="00930047">
              <w:rPr>
                <w:sz w:val="24"/>
                <w:szCs w:val="24"/>
              </w:rPr>
              <w:t>/</w:t>
            </w:r>
            <w:proofErr w:type="spellStart"/>
            <w:r w:rsidRPr="00930047">
              <w:rPr>
                <w:i/>
                <w:sz w:val="24"/>
                <w:szCs w:val="24"/>
              </w:rPr>
              <w:t>Nephotettix</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r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Delphacidae</w:t>
            </w:r>
            <w:proofErr w:type="spellEnd"/>
            <w:r w:rsidRPr="00930047">
              <w:rPr>
                <w:sz w:val="24"/>
                <w:szCs w:val="24"/>
              </w:rPr>
              <w:t>/</w:t>
            </w:r>
            <w:proofErr w:type="spellStart"/>
            <w:r w:rsidRPr="00930047">
              <w:rPr>
                <w:i/>
                <w:sz w:val="24"/>
                <w:szCs w:val="24"/>
              </w:rPr>
              <w:t>Nilaparvat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Lygaeidae</w:t>
            </w:r>
            <w:proofErr w:type="spellEnd"/>
            <w:r w:rsidRPr="00930047">
              <w:rPr>
                <w:sz w:val="24"/>
                <w:szCs w:val="24"/>
              </w:rPr>
              <w:t>/</w:t>
            </w:r>
            <w:proofErr w:type="spellStart"/>
            <w:r w:rsidRPr="00930047">
              <w:rPr>
                <w:i/>
                <w:sz w:val="24"/>
                <w:szCs w:val="24"/>
              </w:rPr>
              <w:t>Pachybrachius</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Mi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entatomidae</w:t>
            </w:r>
            <w:proofErr w:type="spellEnd"/>
            <w:r w:rsidRPr="00930047">
              <w:rPr>
                <w:sz w:val="24"/>
                <w:szCs w:val="24"/>
              </w:rPr>
              <w:t>/</w:t>
            </w:r>
            <w:proofErr w:type="spellStart"/>
            <w:r w:rsidRPr="00930047">
              <w:rPr>
                <w:i/>
                <w:sz w:val="24"/>
                <w:szCs w:val="24"/>
              </w:rPr>
              <w:t>Scotinophar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Ric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Hesper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Nymph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gomorphidae</w:t>
            </w:r>
            <w:proofErr w:type="spellEnd"/>
            <w:r w:rsidRPr="00930047">
              <w:rPr>
                <w:sz w:val="24"/>
                <w:szCs w:val="24"/>
              </w:rPr>
              <w:t>/</w:t>
            </w:r>
            <w:proofErr w:type="spellStart"/>
            <w:r w:rsidRPr="00930047">
              <w:rPr>
                <w:i/>
                <w:sz w:val="24"/>
                <w:szCs w:val="24"/>
              </w:rPr>
              <w:t>Atractomorpha</w:t>
            </w:r>
            <w:proofErr w:type="spellEnd"/>
            <w:r w:rsidRPr="00930047">
              <w:rPr>
                <w:sz w:val="24"/>
                <w:szCs w:val="24"/>
              </w:rPr>
              <w:t xml:space="preserve"> </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rysome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crid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Detrit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alli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ironom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lor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Ephyd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Laux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Musc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Pho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Platystoma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Sarcopha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ci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Sphaeroce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tratiomy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ephri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i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ridactylidae</w:t>
            </w:r>
            <w:proofErr w:type="spellEnd"/>
          </w:p>
        </w:tc>
      </w:tr>
    </w:tbl>
    <w:p w:rsidR="00930047" w:rsidRDefault="00930047" w:rsidP="004328AE">
      <w:pPr>
        <w:rPr>
          <w:b/>
          <w:color w:val="FF0000"/>
          <w:sz w:val="24"/>
          <w:szCs w:val="24"/>
        </w:rPr>
      </w:pPr>
    </w:p>
    <w:p w:rsidR="00C20D7D" w:rsidRDefault="00C20D7D">
      <w:pPr>
        <w:rPr>
          <w:b/>
          <w:color w:val="FF0000"/>
          <w:sz w:val="24"/>
          <w:szCs w:val="24"/>
        </w:rPr>
      </w:pPr>
      <w:r>
        <w:rPr>
          <w:b/>
          <w:color w:val="FF0000"/>
          <w:sz w:val="24"/>
          <w:szCs w:val="24"/>
        </w:rPr>
        <w:br w:type="page"/>
      </w:r>
    </w:p>
    <w:p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detritivores)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r w:rsidR="00320313" w:rsidRPr="00A70FB7">
        <w:rPr>
          <w:rFonts w:hint="eastAsia"/>
          <w:i/>
          <w:sz w:val="24"/>
          <w:szCs w:val="24"/>
        </w:rPr>
        <w:t xml:space="preserve">n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2"/>
        <w:tblW w:w="11085" w:type="dxa"/>
        <w:jc w:val="center"/>
        <w:tblLayout w:type="fixed"/>
        <w:tblLook w:val="04A0"/>
      </w:tblPr>
      <w:tblGrid>
        <w:gridCol w:w="743"/>
        <w:gridCol w:w="1578"/>
        <w:gridCol w:w="1359"/>
        <w:gridCol w:w="1359"/>
        <w:gridCol w:w="1868"/>
        <w:gridCol w:w="1868"/>
        <w:gridCol w:w="1869"/>
        <w:gridCol w:w="441"/>
      </w:tblGrid>
      <w:tr w:rsidR="00C20D7D" w:rsidRPr="00C20D7D" w:rsidTr="004C263D">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rsidR="00C20D7D" w:rsidRPr="00C20D7D" w:rsidRDefault="00C20D7D" w:rsidP="00C20D7D">
            <w:pPr>
              <w:jc w:val="center"/>
              <w:cnfStyle w:val="10000000000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rsidR="00C20D7D" w:rsidRPr="00320313" w:rsidRDefault="00C20D7D" w:rsidP="00C20D7D">
            <w:pPr>
              <w:jc w:val="center"/>
              <w:cnfStyle w:val="100000000000"/>
              <w:rPr>
                <w:rFonts w:cs="Arial"/>
                <w:i/>
                <w:color w:val="auto"/>
                <w:sz w:val="22"/>
              </w:rPr>
            </w:pPr>
            <w:r w:rsidRPr="00320313">
              <w:rPr>
                <w:rFonts w:cs="Arial"/>
                <w:b w:val="0"/>
                <w:i/>
                <w:color w:val="auto"/>
                <w:sz w:val="22"/>
              </w:rPr>
              <w:t>n</w:t>
            </w:r>
          </w:p>
        </w:tc>
      </w:tr>
      <w:tr w:rsidR="00C20D7D" w:rsidRPr="00C20D7D" w:rsidTr="004C263D">
        <w:trPr>
          <w:cnfStyle w:val="000000100000"/>
          <w:trHeight w:val="401"/>
          <w:jc w:val="center"/>
        </w:trPr>
        <w:tc>
          <w:tcPr>
            <w:cnfStyle w:val="001000000000"/>
            <w:tcW w:w="743"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Detritivore</w:t>
            </w:r>
          </w:p>
        </w:tc>
        <w:tc>
          <w:tcPr>
            <w:tcW w:w="441" w:type="dxa"/>
            <w:vMerge/>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p>
        </w:tc>
      </w:tr>
      <w:tr w:rsidR="00C20D7D" w:rsidRPr="00C20D7D" w:rsidTr="004C263D">
        <w:trPr>
          <w:trHeight w:val="401"/>
          <w:jc w:val="center"/>
        </w:trPr>
        <w:tc>
          <w:tcPr>
            <w:cnfStyle w:val="001000000000"/>
            <w:tcW w:w="743" w:type="dxa"/>
            <w:tcBorders>
              <w:top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1 ± 0.13</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3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18</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1</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3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69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1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9</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3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9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8</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2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8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1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2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8 ± 0.07</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2 ± 0.07</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1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3 ± 0.07</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7 ± 0.0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8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33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3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6</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6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8</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4 ± 0.09</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3</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4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7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8 ± 0.1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9 ± 0.1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7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06</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1 ± 0.0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2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4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1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bl>
    <w:p w:rsidR="008D38D9" w:rsidRDefault="008D38D9" w:rsidP="004328AE">
      <w:pPr>
        <w:rPr>
          <w:b/>
          <w:color w:val="FF0000"/>
          <w:sz w:val="24"/>
          <w:szCs w:val="24"/>
        </w:rPr>
      </w:pPr>
      <w:r>
        <w:rPr>
          <w:b/>
          <w:color w:val="FF0000"/>
          <w:sz w:val="24"/>
          <w:szCs w:val="24"/>
        </w:rPr>
        <w:br w:type="page"/>
      </w:r>
    </w:p>
    <w:p w:rsidR="00036600" w:rsidRDefault="0070399B" w:rsidP="00CC2918">
      <w:pPr>
        <w:jc w:val="center"/>
        <w:rPr>
          <w:noProof/>
          <w:color w:val="FF0000"/>
        </w:rPr>
      </w:pPr>
      <w:r>
        <w:rPr>
          <w:noProof/>
          <w:color w:val="FF0000"/>
        </w:rPr>
        <w:lastRenderedPageBreak/>
        <w:drawing>
          <wp:inline distT="0" distB="0" distL="0" distR="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1"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2"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3" cstate="print"/>
                    <a:stretch>
                      <a:fillRect/>
                    </a:stretch>
                  </pic:blipFill>
                  <pic:spPr>
                    <a:xfrm>
                      <a:off x="0" y="0"/>
                      <a:ext cx="2835000" cy="3240000"/>
                    </a:xfrm>
                    <a:prstGeom prst="rect">
                      <a:avLst/>
                    </a:prstGeom>
                  </pic:spPr>
                </pic:pic>
              </a:graphicData>
            </a:graphic>
          </wp:inline>
        </w:drawing>
      </w:r>
    </w:p>
    <w:p w:rsidR="00CC2918" w:rsidRDefault="00CC2918" w:rsidP="00CC2918">
      <w:pPr>
        <w:rPr>
          <w:sz w:val="24"/>
          <w:szCs w:val="24"/>
        </w:rPr>
      </w:pPr>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detritivores) consumed in predators</w:t>
      </w:r>
      <w:r w:rsidRPr="0096617B">
        <w:rPr>
          <w:sz w:val="24"/>
          <w:szCs w:val="24"/>
        </w:rPr>
        <w:t>’</w:t>
      </w:r>
      <w:r w:rsidRPr="0096617B">
        <w:rPr>
          <w:rFonts w:hint="eastAsia"/>
          <w:sz w:val="24"/>
          <w:szCs w:val="24"/>
        </w:rPr>
        <w:t xml:space="preserve"> diet in organic and conventional rice farms over crop stages in each study year. (a)</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w:t>
      </w:r>
      <w:proofErr w:type="spellStart"/>
      <w:r w:rsidR="00ED114B" w:rsidRPr="0096617B">
        <w:rPr>
          <w:rFonts w:hint="eastAsia"/>
          <w:sz w:val="24"/>
          <w:szCs w:val="24"/>
        </w:rPr>
        <w:t>i</w:t>
      </w:r>
      <w:proofErr w:type="spellEnd"/>
      <w:r w:rsidR="00ED114B" w:rsidRPr="0096617B">
        <w:rPr>
          <w:rFonts w:hint="eastAsia"/>
          <w:sz w:val="24"/>
          <w:szCs w:val="24"/>
        </w:rPr>
        <w:t>)</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p w:rsidR="00E26211" w:rsidRDefault="00E26211">
      <w:pPr>
        <w:rPr>
          <w:sz w:val="24"/>
          <w:szCs w:val="24"/>
        </w:rPr>
      </w:pPr>
      <w:r>
        <w:rPr>
          <w:sz w:val="24"/>
          <w:szCs w:val="24"/>
        </w:rPr>
        <w:br w:type="page"/>
      </w:r>
    </w:p>
    <w:p w:rsidR="00E26211" w:rsidRPr="00DE2B12" w:rsidRDefault="00E26211" w:rsidP="00E26211">
      <w:pPr>
        <w:jc w:val="center"/>
        <w:rPr>
          <w:b/>
          <w:bCs/>
          <w:color w:val="FF0000"/>
        </w:rPr>
      </w:pPr>
      <w:r w:rsidRPr="00DE2B12">
        <w:rPr>
          <w:rFonts w:hint="eastAsia"/>
          <w:b/>
          <w:bCs/>
          <w:color w:val="FF0000"/>
        </w:rPr>
        <w:lastRenderedPageBreak/>
        <w:t>Appendix S2</w:t>
      </w:r>
    </w:p>
    <w:p w:rsidR="00E26211" w:rsidRDefault="000E0DD7" w:rsidP="00CC2918">
      <w:pPr>
        <w:rPr>
          <w:color w:val="FF0000"/>
        </w:rPr>
      </w:pPr>
      <w:r w:rsidRPr="000E0DD7">
        <w:rPr>
          <w:rFonts w:hint="eastAsia"/>
          <w:color w:val="FF0000"/>
        </w:rPr>
        <w:t>Methods</w:t>
      </w:r>
      <w:r w:rsidR="00AC2E3C">
        <w:rPr>
          <w:rFonts w:cs="Arial"/>
          <w:color w:val="FF0000"/>
        </w:rPr>
        <w:t>—</w:t>
      </w:r>
      <w:r w:rsidR="00AC2E3C">
        <w:rPr>
          <w:rFonts w:hint="eastAsia"/>
          <w:color w:val="FF0000"/>
        </w:rPr>
        <w:t>f</w:t>
      </w:r>
      <w:r w:rsidRPr="000E0DD7">
        <w:rPr>
          <w:rFonts w:hint="eastAsia"/>
          <w:color w:val="FF0000"/>
        </w:rPr>
        <w:t>eeding experiment of spiders</w:t>
      </w:r>
    </w:p>
    <w:p w:rsidR="000E0DD7" w:rsidRPr="000E0DD7" w:rsidRDefault="000E0DD7" w:rsidP="00CC2918">
      <w:pPr>
        <w:rPr>
          <w:color w:val="FF0000"/>
        </w:rPr>
      </w:pPr>
    </w:p>
    <w:sectPr w:rsidR="000E0DD7" w:rsidRPr="000E0DD7" w:rsidSect="00301047">
      <w:footerReference w:type="default" r:id="rId14"/>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D7D7C" w:rsidRDefault="00ED7D7C" w:rsidP="00436F36">
      <w:pPr>
        <w:spacing w:after="0" w:line="240" w:lineRule="auto"/>
      </w:pPr>
      <w:r>
        <w:separator/>
      </w:r>
    </w:p>
  </w:endnote>
  <w:endnote w:type="continuationSeparator" w:id="0">
    <w:p w:rsidR="00ED7D7C" w:rsidRDefault="00ED7D7C"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CA57D6" w:rsidRDefault="00CA57D6">
        <w:pPr>
          <w:pStyle w:val="a6"/>
          <w:jc w:val="center"/>
        </w:pPr>
        <w:r w:rsidRPr="00674429">
          <w:fldChar w:fldCharType="begin"/>
        </w:r>
        <w:r>
          <w:instrText xml:space="preserve"> PAGE   \* MERGEFORMAT </w:instrText>
        </w:r>
        <w:r w:rsidRPr="00674429">
          <w:fldChar w:fldCharType="separate"/>
        </w:r>
        <w:r w:rsidR="008A42B1" w:rsidRPr="008A42B1">
          <w:rPr>
            <w:noProof/>
            <w:lang w:val="zh-TW"/>
          </w:rPr>
          <w:t>23</w:t>
        </w:r>
        <w:r>
          <w:rPr>
            <w:noProof/>
            <w:lang w:val="zh-TW"/>
          </w:rPr>
          <w:fldChar w:fldCharType="end"/>
        </w:r>
      </w:p>
    </w:sdtContent>
  </w:sdt>
  <w:p w:rsidR="00CA57D6" w:rsidRDefault="00CA57D6">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D7D7C" w:rsidRDefault="00ED7D7C" w:rsidP="00436F36">
      <w:pPr>
        <w:spacing w:after="0" w:line="240" w:lineRule="auto"/>
      </w:pPr>
      <w:r>
        <w:separator/>
      </w:r>
    </w:p>
  </w:footnote>
  <w:footnote w:type="continuationSeparator" w:id="0">
    <w:p w:rsidR="00ED7D7C" w:rsidRDefault="00ED7D7C"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6C2651"/>
    <w:multiLevelType w:val="hybridMultilevel"/>
    <w:tmpl w:val="6E508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A5144F"/>
    <w:multiLevelType w:val="hybridMultilevel"/>
    <w:tmpl w:val="A674464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B3245D"/>
    <w:multiLevelType w:val="hybridMultilevel"/>
    <w:tmpl w:val="759C49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A1C6335"/>
    <w:multiLevelType w:val="hybridMultilevel"/>
    <w:tmpl w:val="2062A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E467DF7"/>
    <w:multiLevelType w:val="hybridMultilevel"/>
    <w:tmpl w:val="7304C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DD30B5C"/>
    <w:multiLevelType w:val="hybridMultilevel"/>
    <w:tmpl w:val="127EC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5F94143"/>
    <w:multiLevelType w:val="hybridMultilevel"/>
    <w:tmpl w:val="EA4C1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701A76E8"/>
    <w:multiLevelType w:val="hybridMultilevel"/>
    <w:tmpl w:val="95F8BA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3"/>
  </w:num>
  <w:num w:numId="4">
    <w:abstractNumId w:val="20"/>
  </w:num>
  <w:num w:numId="5">
    <w:abstractNumId w:val="14"/>
  </w:num>
  <w:num w:numId="6">
    <w:abstractNumId w:val="28"/>
  </w:num>
  <w:num w:numId="7">
    <w:abstractNumId w:val="15"/>
  </w:num>
  <w:num w:numId="8">
    <w:abstractNumId w:val="10"/>
  </w:num>
  <w:num w:numId="9">
    <w:abstractNumId w:val="13"/>
  </w:num>
  <w:num w:numId="10">
    <w:abstractNumId w:val="19"/>
  </w:num>
  <w:num w:numId="11">
    <w:abstractNumId w:val="11"/>
  </w:num>
  <w:num w:numId="12">
    <w:abstractNumId w:val="25"/>
  </w:num>
  <w:num w:numId="13">
    <w:abstractNumId w:val="6"/>
  </w:num>
  <w:num w:numId="14">
    <w:abstractNumId w:val="22"/>
  </w:num>
  <w:num w:numId="15">
    <w:abstractNumId w:val="21"/>
  </w:num>
  <w:num w:numId="16">
    <w:abstractNumId w:val="9"/>
  </w:num>
  <w:num w:numId="17">
    <w:abstractNumId w:val="16"/>
  </w:num>
  <w:num w:numId="18">
    <w:abstractNumId w:val="24"/>
  </w:num>
  <w:num w:numId="19">
    <w:abstractNumId w:val="17"/>
  </w:num>
  <w:num w:numId="20">
    <w:abstractNumId w:val="4"/>
  </w:num>
  <w:num w:numId="21">
    <w:abstractNumId w:val="0"/>
  </w:num>
  <w:num w:numId="22">
    <w:abstractNumId w:val="7"/>
  </w:num>
  <w:num w:numId="23">
    <w:abstractNumId w:val="18"/>
  </w:num>
  <w:num w:numId="24">
    <w:abstractNumId w:val="1"/>
  </w:num>
  <w:num w:numId="25">
    <w:abstractNumId w:val="8"/>
  </w:num>
  <w:num w:numId="26">
    <w:abstractNumId w:val="12"/>
  </w:num>
  <w:num w:numId="27">
    <w:abstractNumId w:val="27"/>
  </w:num>
  <w:num w:numId="28">
    <w:abstractNumId w:val="26"/>
  </w:num>
  <w:num w:numId="2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819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record-ids&gt;&lt;/item&gt;&lt;/Libraries&gt;"/>
  </w:docVars>
  <w:rsids>
    <w:rsidRoot w:val="00D42777"/>
    <w:rsid w:val="00000A40"/>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50B1"/>
    <w:rsid w:val="0002741D"/>
    <w:rsid w:val="00030E82"/>
    <w:rsid w:val="00031243"/>
    <w:rsid w:val="00031331"/>
    <w:rsid w:val="0003200F"/>
    <w:rsid w:val="000321D3"/>
    <w:rsid w:val="00032BA5"/>
    <w:rsid w:val="00033C59"/>
    <w:rsid w:val="000345DA"/>
    <w:rsid w:val="00035728"/>
    <w:rsid w:val="00036011"/>
    <w:rsid w:val="00036600"/>
    <w:rsid w:val="000407BE"/>
    <w:rsid w:val="00041DC9"/>
    <w:rsid w:val="00041F7F"/>
    <w:rsid w:val="00042B18"/>
    <w:rsid w:val="0004362B"/>
    <w:rsid w:val="00043B14"/>
    <w:rsid w:val="00044150"/>
    <w:rsid w:val="0004569E"/>
    <w:rsid w:val="000463C7"/>
    <w:rsid w:val="000473B8"/>
    <w:rsid w:val="00047E4E"/>
    <w:rsid w:val="0005026C"/>
    <w:rsid w:val="00051F54"/>
    <w:rsid w:val="0005561A"/>
    <w:rsid w:val="000559C2"/>
    <w:rsid w:val="0005655D"/>
    <w:rsid w:val="00056867"/>
    <w:rsid w:val="00061BE1"/>
    <w:rsid w:val="00061C59"/>
    <w:rsid w:val="00061E6A"/>
    <w:rsid w:val="00062BF0"/>
    <w:rsid w:val="000648D6"/>
    <w:rsid w:val="0006502E"/>
    <w:rsid w:val="00066EB6"/>
    <w:rsid w:val="0007116C"/>
    <w:rsid w:val="00071CCE"/>
    <w:rsid w:val="00071F2B"/>
    <w:rsid w:val="0007315A"/>
    <w:rsid w:val="00074BF0"/>
    <w:rsid w:val="00075790"/>
    <w:rsid w:val="0007643E"/>
    <w:rsid w:val="0008367E"/>
    <w:rsid w:val="00083818"/>
    <w:rsid w:val="00084F7D"/>
    <w:rsid w:val="000879DD"/>
    <w:rsid w:val="00087CC9"/>
    <w:rsid w:val="00087F1A"/>
    <w:rsid w:val="00091F51"/>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8E9"/>
    <w:rsid w:val="000C20B3"/>
    <w:rsid w:val="000C5F48"/>
    <w:rsid w:val="000C647D"/>
    <w:rsid w:val="000C75BF"/>
    <w:rsid w:val="000D09BE"/>
    <w:rsid w:val="000D0D80"/>
    <w:rsid w:val="000D28E8"/>
    <w:rsid w:val="000D344A"/>
    <w:rsid w:val="000E0BCA"/>
    <w:rsid w:val="000E0DD7"/>
    <w:rsid w:val="000E1428"/>
    <w:rsid w:val="000E4192"/>
    <w:rsid w:val="000E4BA2"/>
    <w:rsid w:val="000E4F50"/>
    <w:rsid w:val="000E5A15"/>
    <w:rsid w:val="000E5E73"/>
    <w:rsid w:val="000E5FA0"/>
    <w:rsid w:val="000E73F9"/>
    <w:rsid w:val="000F0127"/>
    <w:rsid w:val="000F14D4"/>
    <w:rsid w:val="000F4226"/>
    <w:rsid w:val="000F4FDA"/>
    <w:rsid w:val="000F5316"/>
    <w:rsid w:val="0010016E"/>
    <w:rsid w:val="00101BB3"/>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31E2"/>
    <w:rsid w:val="0013369A"/>
    <w:rsid w:val="001368F1"/>
    <w:rsid w:val="001427F3"/>
    <w:rsid w:val="00143807"/>
    <w:rsid w:val="00143F49"/>
    <w:rsid w:val="0014545C"/>
    <w:rsid w:val="00145896"/>
    <w:rsid w:val="00146DAD"/>
    <w:rsid w:val="001510DC"/>
    <w:rsid w:val="00151386"/>
    <w:rsid w:val="00152402"/>
    <w:rsid w:val="00155CC6"/>
    <w:rsid w:val="0015619F"/>
    <w:rsid w:val="001571C9"/>
    <w:rsid w:val="001575FA"/>
    <w:rsid w:val="001604FC"/>
    <w:rsid w:val="001606B7"/>
    <w:rsid w:val="0016142F"/>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255F"/>
    <w:rsid w:val="00182AAC"/>
    <w:rsid w:val="00183D2C"/>
    <w:rsid w:val="00183D8F"/>
    <w:rsid w:val="00184E61"/>
    <w:rsid w:val="00190A2E"/>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D00"/>
    <w:rsid w:val="001B0E5B"/>
    <w:rsid w:val="001B1443"/>
    <w:rsid w:val="001B21B5"/>
    <w:rsid w:val="001B3CCD"/>
    <w:rsid w:val="001B46AC"/>
    <w:rsid w:val="001B4919"/>
    <w:rsid w:val="001B5110"/>
    <w:rsid w:val="001C080D"/>
    <w:rsid w:val="001C1120"/>
    <w:rsid w:val="001C1520"/>
    <w:rsid w:val="001C1A46"/>
    <w:rsid w:val="001C1D30"/>
    <w:rsid w:val="001C2366"/>
    <w:rsid w:val="001C3DEB"/>
    <w:rsid w:val="001C476F"/>
    <w:rsid w:val="001C484E"/>
    <w:rsid w:val="001C4A4E"/>
    <w:rsid w:val="001C6084"/>
    <w:rsid w:val="001C60E7"/>
    <w:rsid w:val="001C6887"/>
    <w:rsid w:val="001C7035"/>
    <w:rsid w:val="001C758E"/>
    <w:rsid w:val="001C7AD8"/>
    <w:rsid w:val="001C7C21"/>
    <w:rsid w:val="001D1589"/>
    <w:rsid w:val="001D1BCC"/>
    <w:rsid w:val="001D220C"/>
    <w:rsid w:val="001D2A00"/>
    <w:rsid w:val="001D50C4"/>
    <w:rsid w:val="001D57CE"/>
    <w:rsid w:val="001D6D6F"/>
    <w:rsid w:val="001D7CA8"/>
    <w:rsid w:val="001D7F56"/>
    <w:rsid w:val="001E1B97"/>
    <w:rsid w:val="001E2647"/>
    <w:rsid w:val="001E2783"/>
    <w:rsid w:val="001E48A3"/>
    <w:rsid w:val="001E4C77"/>
    <w:rsid w:val="001E7488"/>
    <w:rsid w:val="001E7E9F"/>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20138"/>
    <w:rsid w:val="00220DC8"/>
    <w:rsid w:val="00221344"/>
    <w:rsid w:val="0022271C"/>
    <w:rsid w:val="00222924"/>
    <w:rsid w:val="00222EE9"/>
    <w:rsid w:val="0022310B"/>
    <w:rsid w:val="00223413"/>
    <w:rsid w:val="00227F61"/>
    <w:rsid w:val="0023008D"/>
    <w:rsid w:val="00230B1F"/>
    <w:rsid w:val="0023438F"/>
    <w:rsid w:val="002352BD"/>
    <w:rsid w:val="00236339"/>
    <w:rsid w:val="00236D7E"/>
    <w:rsid w:val="002376C2"/>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9093B"/>
    <w:rsid w:val="00290A94"/>
    <w:rsid w:val="00291F2E"/>
    <w:rsid w:val="002934BA"/>
    <w:rsid w:val="002941A5"/>
    <w:rsid w:val="00294705"/>
    <w:rsid w:val="002A0194"/>
    <w:rsid w:val="002A056D"/>
    <w:rsid w:val="002A1468"/>
    <w:rsid w:val="002A2DF4"/>
    <w:rsid w:val="002A2F89"/>
    <w:rsid w:val="002A302D"/>
    <w:rsid w:val="002A38F1"/>
    <w:rsid w:val="002A3DCC"/>
    <w:rsid w:val="002A4CF4"/>
    <w:rsid w:val="002A5540"/>
    <w:rsid w:val="002A7AF3"/>
    <w:rsid w:val="002B238E"/>
    <w:rsid w:val="002B374B"/>
    <w:rsid w:val="002B4144"/>
    <w:rsid w:val="002B46FB"/>
    <w:rsid w:val="002B6A78"/>
    <w:rsid w:val="002B6FB9"/>
    <w:rsid w:val="002C0592"/>
    <w:rsid w:val="002C097E"/>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718"/>
    <w:rsid w:val="002E3129"/>
    <w:rsid w:val="002E3F05"/>
    <w:rsid w:val="002E4449"/>
    <w:rsid w:val="002E464E"/>
    <w:rsid w:val="002E4CDD"/>
    <w:rsid w:val="002E53AC"/>
    <w:rsid w:val="002F02A4"/>
    <w:rsid w:val="002F3214"/>
    <w:rsid w:val="002F387E"/>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60B2"/>
    <w:rsid w:val="00316454"/>
    <w:rsid w:val="00316D0F"/>
    <w:rsid w:val="003170DE"/>
    <w:rsid w:val="00317344"/>
    <w:rsid w:val="00317810"/>
    <w:rsid w:val="0032027C"/>
    <w:rsid w:val="00320313"/>
    <w:rsid w:val="00320BEF"/>
    <w:rsid w:val="00320F0A"/>
    <w:rsid w:val="00322479"/>
    <w:rsid w:val="00323DB3"/>
    <w:rsid w:val="00324FAA"/>
    <w:rsid w:val="0032521B"/>
    <w:rsid w:val="00326DB8"/>
    <w:rsid w:val="00327D0D"/>
    <w:rsid w:val="003303B3"/>
    <w:rsid w:val="003309A6"/>
    <w:rsid w:val="00330D6C"/>
    <w:rsid w:val="00331680"/>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C81"/>
    <w:rsid w:val="00354FFB"/>
    <w:rsid w:val="00357F27"/>
    <w:rsid w:val="00362179"/>
    <w:rsid w:val="003632C1"/>
    <w:rsid w:val="00363A24"/>
    <w:rsid w:val="00364101"/>
    <w:rsid w:val="00364374"/>
    <w:rsid w:val="00365943"/>
    <w:rsid w:val="00366565"/>
    <w:rsid w:val="00366BE9"/>
    <w:rsid w:val="00372355"/>
    <w:rsid w:val="003757DA"/>
    <w:rsid w:val="00377976"/>
    <w:rsid w:val="00377FF3"/>
    <w:rsid w:val="00382AA7"/>
    <w:rsid w:val="00383452"/>
    <w:rsid w:val="00385854"/>
    <w:rsid w:val="00385EF3"/>
    <w:rsid w:val="00386AF8"/>
    <w:rsid w:val="00387176"/>
    <w:rsid w:val="003900D3"/>
    <w:rsid w:val="003903B4"/>
    <w:rsid w:val="00390954"/>
    <w:rsid w:val="00391029"/>
    <w:rsid w:val="003913A1"/>
    <w:rsid w:val="00391435"/>
    <w:rsid w:val="00392EAA"/>
    <w:rsid w:val="00393A46"/>
    <w:rsid w:val="00394F26"/>
    <w:rsid w:val="00395187"/>
    <w:rsid w:val="003951AB"/>
    <w:rsid w:val="00395EFB"/>
    <w:rsid w:val="0039689D"/>
    <w:rsid w:val="003A162C"/>
    <w:rsid w:val="003A24EE"/>
    <w:rsid w:val="003A4D3F"/>
    <w:rsid w:val="003A51A5"/>
    <w:rsid w:val="003A5939"/>
    <w:rsid w:val="003A6621"/>
    <w:rsid w:val="003A6B29"/>
    <w:rsid w:val="003A77F6"/>
    <w:rsid w:val="003B0180"/>
    <w:rsid w:val="003B0643"/>
    <w:rsid w:val="003B109A"/>
    <w:rsid w:val="003B1379"/>
    <w:rsid w:val="003B1666"/>
    <w:rsid w:val="003B1B09"/>
    <w:rsid w:val="003B2918"/>
    <w:rsid w:val="003B2A18"/>
    <w:rsid w:val="003B2E4E"/>
    <w:rsid w:val="003B3BE9"/>
    <w:rsid w:val="003B4FF3"/>
    <w:rsid w:val="003B53C2"/>
    <w:rsid w:val="003B59D1"/>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5AF"/>
    <w:rsid w:val="003D560F"/>
    <w:rsid w:val="003D6737"/>
    <w:rsid w:val="003E06E1"/>
    <w:rsid w:val="003E0EB0"/>
    <w:rsid w:val="003E44CD"/>
    <w:rsid w:val="003E45B6"/>
    <w:rsid w:val="003E6784"/>
    <w:rsid w:val="003E7ADF"/>
    <w:rsid w:val="003F0C20"/>
    <w:rsid w:val="003F1668"/>
    <w:rsid w:val="003F5E81"/>
    <w:rsid w:val="003F79EC"/>
    <w:rsid w:val="0040063C"/>
    <w:rsid w:val="00401019"/>
    <w:rsid w:val="004031AD"/>
    <w:rsid w:val="00403FAB"/>
    <w:rsid w:val="00405D08"/>
    <w:rsid w:val="00407635"/>
    <w:rsid w:val="004077F9"/>
    <w:rsid w:val="00410F1E"/>
    <w:rsid w:val="004129CC"/>
    <w:rsid w:val="00413CC5"/>
    <w:rsid w:val="00414B7C"/>
    <w:rsid w:val="00414DFF"/>
    <w:rsid w:val="00415E41"/>
    <w:rsid w:val="0041717B"/>
    <w:rsid w:val="00417BAF"/>
    <w:rsid w:val="0042052D"/>
    <w:rsid w:val="004205E8"/>
    <w:rsid w:val="0042429F"/>
    <w:rsid w:val="00424A99"/>
    <w:rsid w:val="004255CA"/>
    <w:rsid w:val="00430CA6"/>
    <w:rsid w:val="004328AE"/>
    <w:rsid w:val="00434717"/>
    <w:rsid w:val="004357DA"/>
    <w:rsid w:val="00436F36"/>
    <w:rsid w:val="00437C53"/>
    <w:rsid w:val="00440750"/>
    <w:rsid w:val="00440FCB"/>
    <w:rsid w:val="0044299D"/>
    <w:rsid w:val="004433AA"/>
    <w:rsid w:val="00444F40"/>
    <w:rsid w:val="00445C5F"/>
    <w:rsid w:val="004462DB"/>
    <w:rsid w:val="00453109"/>
    <w:rsid w:val="004539A5"/>
    <w:rsid w:val="00455069"/>
    <w:rsid w:val="00456537"/>
    <w:rsid w:val="00457C79"/>
    <w:rsid w:val="00460D93"/>
    <w:rsid w:val="00462CDE"/>
    <w:rsid w:val="00463564"/>
    <w:rsid w:val="0046375F"/>
    <w:rsid w:val="00471F7E"/>
    <w:rsid w:val="00472E1E"/>
    <w:rsid w:val="00474E52"/>
    <w:rsid w:val="0047727C"/>
    <w:rsid w:val="00477383"/>
    <w:rsid w:val="00480347"/>
    <w:rsid w:val="0048060B"/>
    <w:rsid w:val="00482868"/>
    <w:rsid w:val="00482F4B"/>
    <w:rsid w:val="004845E4"/>
    <w:rsid w:val="00484B85"/>
    <w:rsid w:val="004851E8"/>
    <w:rsid w:val="00485588"/>
    <w:rsid w:val="00486704"/>
    <w:rsid w:val="004911AF"/>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6175"/>
    <w:rsid w:val="004A6498"/>
    <w:rsid w:val="004A6DEB"/>
    <w:rsid w:val="004A7445"/>
    <w:rsid w:val="004B0313"/>
    <w:rsid w:val="004B0FE1"/>
    <w:rsid w:val="004B59D9"/>
    <w:rsid w:val="004B6277"/>
    <w:rsid w:val="004B7EDD"/>
    <w:rsid w:val="004C0E88"/>
    <w:rsid w:val="004C2360"/>
    <w:rsid w:val="004C263D"/>
    <w:rsid w:val="004C3600"/>
    <w:rsid w:val="004C59B3"/>
    <w:rsid w:val="004C751E"/>
    <w:rsid w:val="004C7F88"/>
    <w:rsid w:val="004D382C"/>
    <w:rsid w:val="004E0B8B"/>
    <w:rsid w:val="004E1CDA"/>
    <w:rsid w:val="004E23D4"/>
    <w:rsid w:val="004E2EA8"/>
    <w:rsid w:val="004E456B"/>
    <w:rsid w:val="004E473F"/>
    <w:rsid w:val="004E4A85"/>
    <w:rsid w:val="004E77BB"/>
    <w:rsid w:val="004F108D"/>
    <w:rsid w:val="004F10D2"/>
    <w:rsid w:val="004F2F24"/>
    <w:rsid w:val="004F4F66"/>
    <w:rsid w:val="004F58D9"/>
    <w:rsid w:val="004F6145"/>
    <w:rsid w:val="004F7725"/>
    <w:rsid w:val="004F7C02"/>
    <w:rsid w:val="004F7E85"/>
    <w:rsid w:val="00501CB1"/>
    <w:rsid w:val="0050217F"/>
    <w:rsid w:val="00502EDC"/>
    <w:rsid w:val="00503AC6"/>
    <w:rsid w:val="00504EA3"/>
    <w:rsid w:val="005057FF"/>
    <w:rsid w:val="005104E5"/>
    <w:rsid w:val="0051075E"/>
    <w:rsid w:val="0051126A"/>
    <w:rsid w:val="005114D8"/>
    <w:rsid w:val="00511690"/>
    <w:rsid w:val="00512913"/>
    <w:rsid w:val="00513729"/>
    <w:rsid w:val="00514D55"/>
    <w:rsid w:val="0051786E"/>
    <w:rsid w:val="00523A6D"/>
    <w:rsid w:val="00523EBA"/>
    <w:rsid w:val="00524869"/>
    <w:rsid w:val="00524990"/>
    <w:rsid w:val="005267DA"/>
    <w:rsid w:val="00527105"/>
    <w:rsid w:val="0052775B"/>
    <w:rsid w:val="00527D1B"/>
    <w:rsid w:val="005317E7"/>
    <w:rsid w:val="00531A9E"/>
    <w:rsid w:val="00531C71"/>
    <w:rsid w:val="005325F6"/>
    <w:rsid w:val="005328C5"/>
    <w:rsid w:val="00533635"/>
    <w:rsid w:val="005336A4"/>
    <w:rsid w:val="00533FFD"/>
    <w:rsid w:val="005359D1"/>
    <w:rsid w:val="00537515"/>
    <w:rsid w:val="00537994"/>
    <w:rsid w:val="00537B24"/>
    <w:rsid w:val="005431ED"/>
    <w:rsid w:val="005451A9"/>
    <w:rsid w:val="005500E1"/>
    <w:rsid w:val="0055121E"/>
    <w:rsid w:val="00551746"/>
    <w:rsid w:val="00552AC5"/>
    <w:rsid w:val="005561EE"/>
    <w:rsid w:val="00556E87"/>
    <w:rsid w:val="00560725"/>
    <w:rsid w:val="00560B7B"/>
    <w:rsid w:val="005622D0"/>
    <w:rsid w:val="00564A95"/>
    <w:rsid w:val="00564B84"/>
    <w:rsid w:val="00565DFF"/>
    <w:rsid w:val="00566249"/>
    <w:rsid w:val="00566D77"/>
    <w:rsid w:val="005673AC"/>
    <w:rsid w:val="00567E5C"/>
    <w:rsid w:val="00570390"/>
    <w:rsid w:val="00571921"/>
    <w:rsid w:val="005720E8"/>
    <w:rsid w:val="0057433B"/>
    <w:rsid w:val="00574690"/>
    <w:rsid w:val="00574AE1"/>
    <w:rsid w:val="005765F7"/>
    <w:rsid w:val="005817F2"/>
    <w:rsid w:val="00583B99"/>
    <w:rsid w:val="0058535E"/>
    <w:rsid w:val="00586963"/>
    <w:rsid w:val="00590A2C"/>
    <w:rsid w:val="005912BB"/>
    <w:rsid w:val="00592600"/>
    <w:rsid w:val="005928EA"/>
    <w:rsid w:val="005938DE"/>
    <w:rsid w:val="00593DE5"/>
    <w:rsid w:val="005952EE"/>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50EB"/>
    <w:rsid w:val="005D5EBD"/>
    <w:rsid w:val="005E1C0E"/>
    <w:rsid w:val="005E3DCA"/>
    <w:rsid w:val="005E4041"/>
    <w:rsid w:val="005E54CC"/>
    <w:rsid w:val="005E562D"/>
    <w:rsid w:val="005E5D2F"/>
    <w:rsid w:val="005F548E"/>
    <w:rsid w:val="00600275"/>
    <w:rsid w:val="00601015"/>
    <w:rsid w:val="00601F0F"/>
    <w:rsid w:val="00603034"/>
    <w:rsid w:val="00605BE8"/>
    <w:rsid w:val="00606188"/>
    <w:rsid w:val="00607E97"/>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7B9"/>
    <w:rsid w:val="00627C7D"/>
    <w:rsid w:val="00631C67"/>
    <w:rsid w:val="00631E16"/>
    <w:rsid w:val="006321B3"/>
    <w:rsid w:val="0063358C"/>
    <w:rsid w:val="00633B7D"/>
    <w:rsid w:val="006340A9"/>
    <w:rsid w:val="00635EEA"/>
    <w:rsid w:val="0064052E"/>
    <w:rsid w:val="0064102E"/>
    <w:rsid w:val="00641318"/>
    <w:rsid w:val="00641B84"/>
    <w:rsid w:val="00642E98"/>
    <w:rsid w:val="00645249"/>
    <w:rsid w:val="00645D29"/>
    <w:rsid w:val="006472C5"/>
    <w:rsid w:val="0065225A"/>
    <w:rsid w:val="006568F3"/>
    <w:rsid w:val="006570CA"/>
    <w:rsid w:val="00661F98"/>
    <w:rsid w:val="0066257A"/>
    <w:rsid w:val="00662B75"/>
    <w:rsid w:val="0066394D"/>
    <w:rsid w:val="00663F8B"/>
    <w:rsid w:val="00665D9A"/>
    <w:rsid w:val="00667F42"/>
    <w:rsid w:val="00670B44"/>
    <w:rsid w:val="00671904"/>
    <w:rsid w:val="00672EA9"/>
    <w:rsid w:val="00674429"/>
    <w:rsid w:val="006754DF"/>
    <w:rsid w:val="006762D1"/>
    <w:rsid w:val="00676BBF"/>
    <w:rsid w:val="0068273F"/>
    <w:rsid w:val="006829A9"/>
    <w:rsid w:val="006849BE"/>
    <w:rsid w:val="00685214"/>
    <w:rsid w:val="0068622A"/>
    <w:rsid w:val="0068648A"/>
    <w:rsid w:val="00686574"/>
    <w:rsid w:val="006870AB"/>
    <w:rsid w:val="00693516"/>
    <w:rsid w:val="0069564C"/>
    <w:rsid w:val="00695E12"/>
    <w:rsid w:val="00695F72"/>
    <w:rsid w:val="00697FA4"/>
    <w:rsid w:val="006A02F2"/>
    <w:rsid w:val="006A0531"/>
    <w:rsid w:val="006A0573"/>
    <w:rsid w:val="006A09BA"/>
    <w:rsid w:val="006A28CC"/>
    <w:rsid w:val="006A2EA3"/>
    <w:rsid w:val="006A4912"/>
    <w:rsid w:val="006A734A"/>
    <w:rsid w:val="006A7D76"/>
    <w:rsid w:val="006A7E7C"/>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44BE"/>
    <w:rsid w:val="0071739D"/>
    <w:rsid w:val="00717B76"/>
    <w:rsid w:val="00720834"/>
    <w:rsid w:val="007250CC"/>
    <w:rsid w:val="00725D38"/>
    <w:rsid w:val="007266ED"/>
    <w:rsid w:val="0072718E"/>
    <w:rsid w:val="007307CA"/>
    <w:rsid w:val="00731960"/>
    <w:rsid w:val="00733C16"/>
    <w:rsid w:val="0073416B"/>
    <w:rsid w:val="00735225"/>
    <w:rsid w:val="00735546"/>
    <w:rsid w:val="0073557C"/>
    <w:rsid w:val="0073737F"/>
    <w:rsid w:val="00740E5D"/>
    <w:rsid w:val="00741806"/>
    <w:rsid w:val="007427A2"/>
    <w:rsid w:val="00744AA9"/>
    <w:rsid w:val="00746774"/>
    <w:rsid w:val="007469BF"/>
    <w:rsid w:val="00746E3E"/>
    <w:rsid w:val="00747B7A"/>
    <w:rsid w:val="00751333"/>
    <w:rsid w:val="00753271"/>
    <w:rsid w:val="007536A1"/>
    <w:rsid w:val="007539C7"/>
    <w:rsid w:val="0075479D"/>
    <w:rsid w:val="0075607E"/>
    <w:rsid w:val="00760090"/>
    <w:rsid w:val="007602E7"/>
    <w:rsid w:val="007607E8"/>
    <w:rsid w:val="007648D2"/>
    <w:rsid w:val="00765557"/>
    <w:rsid w:val="0076569B"/>
    <w:rsid w:val="0076571D"/>
    <w:rsid w:val="00765B55"/>
    <w:rsid w:val="007663BC"/>
    <w:rsid w:val="00767CAA"/>
    <w:rsid w:val="007704DA"/>
    <w:rsid w:val="00770657"/>
    <w:rsid w:val="007711DC"/>
    <w:rsid w:val="007719E1"/>
    <w:rsid w:val="00772057"/>
    <w:rsid w:val="00772AB7"/>
    <w:rsid w:val="00776AF9"/>
    <w:rsid w:val="0077739B"/>
    <w:rsid w:val="00777B5D"/>
    <w:rsid w:val="00780966"/>
    <w:rsid w:val="00781A32"/>
    <w:rsid w:val="00781CF4"/>
    <w:rsid w:val="00782B03"/>
    <w:rsid w:val="00784964"/>
    <w:rsid w:val="00785C36"/>
    <w:rsid w:val="00785EDF"/>
    <w:rsid w:val="007865EB"/>
    <w:rsid w:val="0078791E"/>
    <w:rsid w:val="00794385"/>
    <w:rsid w:val="007953C3"/>
    <w:rsid w:val="00795C02"/>
    <w:rsid w:val="00796843"/>
    <w:rsid w:val="00797302"/>
    <w:rsid w:val="00797831"/>
    <w:rsid w:val="007A0E74"/>
    <w:rsid w:val="007A30D8"/>
    <w:rsid w:val="007A33E4"/>
    <w:rsid w:val="007A4556"/>
    <w:rsid w:val="007A4EBA"/>
    <w:rsid w:val="007A618D"/>
    <w:rsid w:val="007A69E2"/>
    <w:rsid w:val="007A6BF4"/>
    <w:rsid w:val="007A7F84"/>
    <w:rsid w:val="007B04C7"/>
    <w:rsid w:val="007B2F15"/>
    <w:rsid w:val="007B2F17"/>
    <w:rsid w:val="007B4343"/>
    <w:rsid w:val="007B5D8A"/>
    <w:rsid w:val="007B62D6"/>
    <w:rsid w:val="007B7754"/>
    <w:rsid w:val="007C1039"/>
    <w:rsid w:val="007C2BA5"/>
    <w:rsid w:val="007C3B52"/>
    <w:rsid w:val="007C4787"/>
    <w:rsid w:val="007C61EB"/>
    <w:rsid w:val="007C6B14"/>
    <w:rsid w:val="007C7246"/>
    <w:rsid w:val="007C729C"/>
    <w:rsid w:val="007C774A"/>
    <w:rsid w:val="007D21D1"/>
    <w:rsid w:val="007D225A"/>
    <w:rsid w:val="007D24E2"/>
    <w:rsid w:val="007D3494"/>
    <w:rsid w:val="007D4F46"/>
    <w:rsid w:val="007D531D"/>
    <w:rsid w:val="007D569C"/>
    <w:rsid w:val="007D5E8F"/>
    <w:rsid w:val="007D7696"/>
    <w:rsid w:val="007E0B91"/>
    <w:rsid w:val="007E0F7C"/>
    <w:rsid w:val="007E1A3C"/>
    <w:rsid w:val="007E1C3F"/>
    <w:rsid w:val="007E300A"/>
    <w:rsid w:val="007E4928"/>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35DF"/>
    <w:rsid w:val="00833D82"/>
    <w:rsid w:val="00840D9F"/>
    <w:rsid w:val="00841F59"/>
    <w:rsid w:val="00844910"/>
    <w:rsid w:val="00845DCB"/>
    <w:rsid w:val="008508DB"/>
    <w:rsid w:val="00850DB6"/>
    <w:rsid w:val="0085248F"/>
    <w:rsid w:val="00853C9A"/>
    <w:rsid w:val="00854D2E"/>
    <w:rsid w:val="0085570D"/>
    <w:rsid w:val="00855BB1"/>
    <w:rsid w:val="0085644A"/>
    <w:rsid w:val="008575B3"/>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D8C"/>
    <w:rsid w:val="0088542F"/>
    <w:rsid w:val="00885B09"/>
    <w:rsid w:val="0089037B"/>
    <w:rsid w:val="008908AD"/>
    <w:rsid w:val="00892D80"/>
    <w:rsid w:val="00893BB3"/>
    <w:rsid w:val="00894372"/>
    <w:rsid w:val="00894950"/>
    <w:rsid w:val="00894C2B"/>
    <w:rsid w:val="00894FCF"/>
    <w:rsid w:val="00895D02"/>
    <w:rsid w:val="008963AF"/>
    <w:rsid w:val="008A0561"/>
    <w:rsid w:val="008A0942"/>
    <w:rsid w:val="008A24A9"/>
    <w:rsid w:val="008A2587"/>
    <w:rsid w:val="008A42B1"/>
    <w:rsid w:val="008A463E"/>
    <w:rsid w:val="008A64FB"/>
    <w:rsid w:val="008A76BE"/>
    <w:rsid w:val="008A7A3C"/>
    <w:rsid w:val="008A7DC9"/>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2FB3"/>
    <w:rsid w:val="008F3CCB"/>
    <w:rsid w:val="008F4D76"/>
    <w:rsid w:val="008F4F16"/>
    <w:rsid w:val="008F6DF5"/>
    <w:rsid w:val="009027A8"/>
    <w:rsid w:val="00903078"/>
    <w:rsid w:val="00903CE0"/>
    <w:rsid w:val="00903DD6"/>
    <w:rsid w:val="0090420B"/>
    <w:rsid w:val="00904677"/>
    <w:rsid w:val="00905D76"/>
    <w:rsid w:val="00906606"/>
    <w:rsid w:val="00907932"/>
    <w:rsid w:val="009110A7"/>
    <w:rsid w:val="00911EE6"/>
    <w:rsid w:val="0091228D"/>
    <w:rsid w:val="00912505"/>
    <w:rsid w:val="00913364"/>
    <w:rsid w:val="00913D41"/>
    <w:rsid w:val="009163B8"/>
    <w:rsid w:val="00916AA2"/>
    <w:rsid w:val="0091720C"/>
    <w:rsid w:val="00917AC4"/>
    <w:rsid w:val="00920C91"/>
    <w:rsid w:val="009235BE"/>
    <w:rsid w:val="009250BF"/>
    <w:rsid w:val="00926107"/>
    <w:rsid w:val="00927D0F"/>
    <w:rsid w:val="00930047"/>
    <w:rsid w:val="00930DC5"/>
    <w:rsid w:val="009327AC"/>
    <w:rsid w:val="009339D8"/>
    <w:rsid w:val="00933A87"/>
    <w:rsid w:val="00934F5F"/>
    <w:rsid w:val="00936768"/>
    <w:rsid w:val="00936A1D"/>
    <w:rsid w:val="009378D8"/>
    <w:rsid w:val="00940299"/>
    <w:rsid w:val="00941DCB"/>
    <w:rsid w:val="00942D77"/>
    <w:rsid w:val="009436CE"/>
    <w:rsid w:val="009436F5"/>
    <w:rsid w:val="0095145C"/>
    <w:rsid w:val="00955D6E"/>
    <w:rsid w:val="00956C87"/>
    <w:rsid w:val="00956D19"/>
    <w:rsid w:val="009603F9"/>
    <w:rsid w:val="0096118D"/>
    <w:rsid w:val="009611F9"/>
    <w:rsid w:val="00962851"/>
    <w:rsid w:val="009634D8"/>
    <w:rsid w:val="009635F5"/>
    <w:rsid w:val="009645D4"/>
    <w:rsid w:val="0096617B"/>
    <w:rsid w:val="0096633A"/>
    <w:rsid w:val="009676E0"/>
    <w:rsid w:val="009723D8"/>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301A"/>
    <w:rsid w:val="009D34D7"/>
    <w:rsid w:val="009D3E8F"/>
    <w:rsid w:val="009D4802"/>
    <w:rsid w:val="009D6F03"/>
    <w:rsid w:val="009D7076"/>
    <w:rsid w:val="009D7FFC"/>
    <w:rsid w:val="009E0C60"/>
    <w:rsid w:val="009E263A"/>
    <w:rsid w:val="009E39FD"/>
    <w:rsid w:val="009E4402"/>
    <w:rsid w:val="009E4768"/>
    <w:rsid w:val="009E49FB"/>
    <w:rsid w:val="009E53A3"/>
    <w:rsid w:val="009E6CEE"/>
    <w:rsid w:val="009E708D"/>
    <w:rsid w:val="009F08DE"/>
    <w:rsid w:val="009F097B"/>
    <w:rsid w:val="009F0BD0"/>
    <w:rsid w:val="009F503B"/>
    <w:rsid w:val="009F5538"/>
    <w:rsid w:val="009F6A57"/>
    <w:rsid w:val="009F6D2E"/>
    <w:rsid w:val="00A032D9"/>
    <w:rsid w:val="00A03539"/>
    <w:rsid w:val="00A0532C"/>
    <w:rsid w:val="00A06886"/>
    <w:rsid w:val="00A0695C"/>
    <w:rsid w:val="00A0781E"/>
    <w:rsid w:val="00A10529"/>
    <w:rsid w:val="00A10A86"/>
    <w:rsid w:val="00A10EC5"/>
    <w:rsid w:val="00A114FB"/>
    <w:rsid w:val="00A126C2"/>
    <w:rsid w:val="00A13172"/>
    <w:rsid w:val="00A13C2A"/>
    <w:rsid w:val="00A1449B"/>
    <w:rsid w:val="00A15648"/>
    <w:rsid w:val="00A15CA9"/>
    <w:rsid w:val="00A16C87"/>
    <w:rsid w:val="00A175ED"/>
    <w:rsid w:val="00A178ED"/>
    <w:rsid w:val="00A20EA7"/>
    <w:rsid w:val="00A228DA"/>
    <w:rsid w:val="00A23489"/>
    <w:rsid w:val="00A2373B"/>
    <w:rsid w:val="00A251C7"/>
    <w:rsid w:val="00A25A32"/>
    <w:rsid w:val="00A26B61"/>
    <w:rsid w:val="00A31982"/>
    <w:rsid w:val="00A3425D"/>
    <w:rsid w:val="00A361FE"/>
    <w:rsid w:val="00A367D2"/>
    <w:rsid w:val="00A410C7"/>
    <w:rsid w:val="00A41E3E"/>
    <w:rsid w:val="00A42476"/>
    <w:rsid w:val="00A42E02"/>
    <w:rsid w:val="00A44714"/>
    <w:rsid w:val="00A44DB7"/>
    <w:rsid w:val="00A44EE5"/>
    <w:rsid w:val="00A54626"/>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700E"/>
    <w:rsid w:val="00A77AFA"/>
    <w:rsid w:val="00A80232"/>
    <w:rsid w:val="00A80B7E"/>
    <w:rsid w:val="00A8217C"/>
    <w:rsid w:val="00A830F2"/>
    <w:rsid w:val="00A83805"/>
    <w:rsid w:val="00A83D13"/>
    <w:rsid w:val="00A863CD"/>
    <w:rsid w:val="00A87BBF"/>
    <w:rsid w:val="00A92AD9"/>
    <w:rsid w:val="00A94D18"/>
    <w:rsid w:val="00A95A37"/>
    <w:rsid w:val="00A95A73"/>
    <w:rsid w:val="00A9616E"/>
    <w:rsid w:val="00A9760B"/>
    <w:rsid w:val="00AA02B7"/>
    <w:rsid w:val="00AA1523"/>
    <w:rsid w:val="00AA15F3"/>
    <w:rsid w:val="00AA2DD1"/>
    <w:rsid w:val="00AA3078"/>
    <w:rsid w:val="00AA423F"/>
    <w:rsid w:val="00AA4B23"/>
    <w:rsid w:val="00AA5317"/>
    <w:rsid w:val="00AB2C1A"/>
    <w:rsid w:val="00AB307C"/>
    <w:rsid w:val="00AB42DE"/>
    <w:rsid w:val="00AB4C46"/>
    <w:rsid w:val="00AB539B"/>
    <w:rsid w:val="00AB59E2"/>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2109"/>
    <w:rsid w:val="00AE22CB"/>
    <w:rsid w:val="00AE3865"/>
    <w:rsid w:val="00AE4B95"/>
    <w:rsid w:val="00AE5080"/>
    <w:rsid w:val="00AE6847"/>
    <w:rsid w:val="00AF1E53"/>
    <w:rsid w:val="00AF261B"/>
    <w:rsid w:val="00AF2F43"/>
    <w:rsid w:val="00AF2F62"/>
    <w:rsid w:val="00AF797D"/>
    <w:rsid w:val="00B00613"/>
    <w:rsid w:val="00B00B26"/>
    <w:rsid w:val="00B01061"/>
    <w:rsid w:val="00B01584"/>
    <w:rsid w:val="00B050DD"/>
    <w:rsid w:val="00B070B9"/>
    <w:rsid w:val="00B07291"/>
    <w:rsid w:val="00B0765C"/>
    <w:rsid w:val="00B10F91"/>
    <w:rsid w:val="00B12AE6"/>
    <w:rsid w:val="00B13DD0"/>
    <w:rsid w:val="00B15CD5"/>
    <w:rsid w:val="00B20D35"/>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DCE"/>
    <w:rsid w:val="00B559BB"/>
    <w:rsid w:val="00B56B8B"/>
    <w:rsid w:val="00B571FB"/>
    <w:rsid w:val="00B60409"/>
    <w:rsid w:val="00B60A89"/>
    <w:rsid w:val="00B6303D"/>
    <w:rsid w:val="00B641FF"/>
    <w:rsid w:val="00B648C3"/>
    <w:rsid w:val="00B65A40"/>
    <w:rsid w:val="00B65D41"/>
    <w:rsid w:val="00B66638"/>
    <w:rsid w:val="00B66FD4"/>
    <w:rsid w:val="00B7160F"/>
    <w:rsid w:val="00B7174E"/>
    <w:rsid w:val="00B71D5A"/>
    <w:rsid w:val="00B72F45"/>
    <w:rsid w:val="00B73B20"/>
    <w:rsid w:val="00B752B6"/>
    <w:rsid w:val="00B76547"/>
    <w:rsid w:val="00B80338"/>
    <w:rsid w:val="00B80504"/>
    <w:rsid w:val="00B80AC6"/>
    <w:rsid w:val="00B81667"/>
    <w:rsid w:val="00B84BA9"/>
    <w:rsid w:val="00B85309"/>
    <w:rsid w:val="00B871D6"/>
    <w:rsid w:val="00B873B3"/>
    <w:rsid w:val="00B87C51"/>
    <w:rsid w:val="00B908A3"/>
    <w:rsid w:val="00B90953"/>
    <w:rsid w:val="00B90E02"/>
    <w:rsid w:val="00B9326F"/>
    <w:rsid w:val="00B935E5"/>
    <w:rsid w:val="00B938E4"/>
    <w:rsid w:val="00B966AB"/>
    <w:rsid w:val="00B9699E"/>
    <w:rsid w:val="00BA1E0E"/>
    <w:rsid w:val="00BA1F75"/>
    <w:rsid w:val="00BA3082"/>
    <w:rsid w:val="00BA3F34"/>
    <w:rsid w:val="00BA57BF"/>
    <w:rsid w:val="00BA5A9F"/>
    <w:rsid w:val="00BA7C51"/>
    <w:rsid w:val="00BB1F82"/>
    <w:rsid w:val="00BB5DFE"/>
    <w:rsid w:val="00BB5E0D"/>
    <w:rsid w:val="00BB781F"/>
    <w:rsid w:val="00BB79DD"/>
    <w:rsid w:val="00BC1B86"/>
    <w:rsid w:val="00BC3F3E"/>
    <w:rsid w:val="00BC409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BE"/>
    <w:rsid w:val="00BE5F45"/>
    <w:rsid w:val="00BE6918"/>
    <w:rsid w:val="00BE728B"/>
    <w:rsid w:val="00BE7847"/>
    <w:rsid w:val="00BE7B2C"/>
    <w:rsid w:val="00BF079D"/>
    <w:rsid w:val="00BF17B7"/>
    <w:rsid w:val="00BF2472"/>
    <w:rsid w:val="00BF41C0"/>
    <w:rsid w:val="00BF4C8D"/>
    <w:rsid w:val="00BF532B"/>
    <w:rsid w:val="00C01ACB"/>
    <w:rsid w:val="00C01CBC"/>
    <w:rsid w:val="00C02493"/>
    <w:rsid w:val="00C03446"/>
    <w:rsid w:val="00C03BCF"/>
    <w:rsid w:val="00C03E67"/>
    <w:rsid w:val="00C06E33"/>
    <w:rsid w:val="00C06EC0"/>
    <w:rsid w:val="00C07276"/>
    <w:rsid w:val="00C073D9"/>
    <w:rsid w:val="00C103E7"/>
    <w:rsid w:val="00C114E4"/>
    <w:rsid w:val="00C11BDA"/>
    <w:rsid w:val="00C11CDB"/>
    <w:rsid w:val="00C12421"/>
    <w:rsid w:val="00C12A10"/>
    <w:rsid w:val="00C1344A"/>
    <w:rsid w:val="00C13529"/>
    <w:rsid w:val="00C14748"/>
    <w:rsid w:val="00C15B11"/>
    <w:rsid w:val="00C163BE"/>
    <w:rsid w:val="00C163EA"/>
    <w:rsid w:val="00C16D3A"/>
    <w:rsid w:val="00C17F3D"/>
    <w:rsid w:val="00C20D7D"/>
    <w:rsid w:val="00C25CB6"/>
    <w:rsid w:val="00C25D17"/>
    <w:rsid w:val="00C277BB"/>
    <w:rsid w:val="00C320CE"/>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EB8"/>
    <w:rsid w:val="00C532DE"/>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81300"/>
    <w:rsid w:val="00C83234"/>
    <w:rsid w:val="00C84018"/>
    <w:rsid w:val="00C86BB8"/>
    <w:rsid w:val="00C86DE3"/>
    <w:rsid w:val="00C877E1"/>
    <w:rsid w:val="00C87916"/>
    <w:rsid w:val="00C9151E"/>
    <w:rsid w:val="00C91DCF"/>
    <w:rsid w:val="00C9225C"/>
    <w:rsid w:val="00C92300"/>
    <w:rsid w:val="00C925E3"/>
    <w:rsid w:val="00C92888"/>
    <w:rsid w:val="00C95CB6"/>
    <w:rsid w:val="00CA353C"/>
    <w:rsid w:val="00CA37AF"/>
    <w:rsid w:val="00CA54A5"/>
    <w:rsid w:val="00CA57D6"/>
    <w:rsid w:val="00CB5F00"/>
    <w:rsid w:val="00CB67B5"/>
    <w:rsid w:val="00CB70BA"/>
    <w:rsid w:val="00CC1B19"/>
    <w:rsid w:val="00CC229C"/>
    <w:rsid w:val="00CC2918"/>
    <w:rsid w:val="00CC2C57"/>
    <w:rsid w:val="00CC3D14"/>
    <w:rsid w:val="00CC4B85"/>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6873"/>
    <w:rsid w:val="00CE7B07"/>
    <w:rsid w:val="00CF10CD"/>
    <w:rsid w:val="00CF1644"/>
    <w:rsid w:val="00CF28DD"/>
    <w:rsid w:val="00CF2960"/>
    <w:rsid w:val="00CF29AF"/>
    <w:rsid w:val="00CF2AC9"/>
    <w:rsid w:val="00CF3CD0"/>
    <w:rsid w:val="00CF41A7"/>
    <w:rsid w:val="00CF457F"/>
    <w:rsid w:val="00CF4995"/>
    <w:rsid w:val="00CF4AE4"/>
    <w:rsid w:val="00CF6251"/>
    <w:rsid w:val="00CF6D97"/>
    <w:rsid w:val="00D01C7E"/>
    <w:rsid w:val="00D034EF"/>
    <w:rsid w:val="00D0417B"/>
    <w:rsid w:val="00D05276"/>
    <w:rsid w:val="00D05869"/>
    <w:rsid w:val="00D073CB"/>
    <w:rsid w:val="00D0741E"/>
    <w:rsid w:val="00D07D2C"/>
    <w:rsid w:val="00D10ED8"/>
    <w:rsid w:val="00D10F50"/>
    <w:rsid w:val="00D13ED5"/>
    <w:rsid w:val="00D14037"/>
    <w:rsid w:val="00D1570E"/>
    <w:rsid w:val="00D15AFB"/>
    <w:rsid w:val="00D17059"/>
    <w:rsid w:val="00D17187"/>
    <w:rsid w:val="00D17707"/>
    <w:rsid w:val="00D1788C"/>
    <w:rsid w:val="00D17F86"/>
    <w:rsid w:val="00D20264"/>
    <w:rsid w:val="00D20DF1"/>
    <w:rsid w:val="00D21C22"/>
    <w:rsid w:val="00D22BA3"/>
    <w:rsid w:val="00D22EEC"/>
    <w:rsid w:val="00D231EA"/>
    <w:rsid w:val="00D23390"/>
    <w:rsid w:val="00D2459F"/>
    <w:rsid w:val="00D24682"/>
    <w:rsid w:val="00D2494D"/>
    <w:rsid w:val="00D26A01"/>
    <w:rsid w:val="00D271FB"/>
    <w:rsid w:val="00D27BBC"/>
    <w:rsid w:val="00D3034E"/>
    <w:rsid w:val="00D305C5"/>
    <w:rsid w:val="00D32B3D"/>
    <w:rsid w:val="00D34A12"/>
    <w:rsid w:val="00D367A0"/>
    <w:rsid w:val="00D3743F"/>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E59"/>
    <w:rsid w:val="00D642D0"/>
    <w:rsid w:val="00D6796F"/>
    <w:rsid w:val="00D7182C"/>
    <w:rsid w:val="00D72C4F"/>
    <w:rsid w:val="00D73ABE"/>
    <w:rsid w:val="00D73B44"/>
    <w:rsid w:val="00D741E4"/>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4AFE"/>
    <w:rsid w:val="00D9559E"/>
    <w:rsid w:val="00D9667A"/>
    <w:rsid w:val="00D97404"/>
    <w:rsid w:val="00D975CD"/>
    <w:rsid w:val="00DA1314"/>
    <w:rsid w:val="00DA26FA"/>
    <w:rsid w:val="00DA291D"/>
    <w:rsid w:val="00DA4DB0"/>
    <w:rsid w:val="00DA4EFC"/>
    <w:rsid w:val="00DA522C"/>
    <w:rsid w:val="00DA5541"/>
    <w:rsid w:val="00DA57F7"/>
    <w:rsid w:val="00DA5916"/>
    <w:rsid w:val="00DA61A9"/>
    <w:rsid w:val="00DA624C"/>
    <w:rsid w:val="00DA6B3C"/>
    <w:rsid w:val="00DA79F4"/>
    <w:rsid w:val="00DB2143"/>
    <w:rsid w:val="00DB22A6"/>
    <w:rsid w:val="00DB237C"/>
    <w:rsid w:val="00DB3C0F"/>
    <w:rsid w:val="00DB45AA"/>
    <w:rsid w:val="00DB7575"/>
    <w:rsid w:val="00DC05D6"/>
    <w:rsid w:val="00DC0AA6"/>
    <w:rsid w:val="00DC1A18"/>
    <w:rsid w:val="00DC1EB3"/>
    <w:rsid w:val="00DC663B"/>
    <w:rsid w:val="00DC6B44"/>
    <w:rsid w:val="00DD1395"/>
    <w:rsid w:val="00DD24E4"/>
    <w:rsid w:val="00DD2766"/>
    <w:rsid w:val="00DD2964"/>
    <w:rsid w:val="00DD4D76"/>
    <w:rsid w:val="00DD4DC3"/>
    <w:rsid w:val="00DD69A8"/>
    <w:rsid w:val="00DE0CC6"/>
    <w:rsid w:val="00DE1B68"/>
    <w:rsid w:val="00DE279C"/>
    <w:rsid w:val="00DE29FD"/>
    <w:rsid w:val="00DE2B12"/>
    <w:rsid w:val="00DE5811"/>
    <w:rsid w:val="00DF08C3"/>
    <w:rsid w:val="00DF22D0"/>
    <w:rsid w:val="00DF3B98"/>
    <w:rsid w:val="00DF69A2"/>
    <w:rsid w:val="00DF73F5"/>
    <w:rsid w:val="00DF7663"/>
    <w:rsid w:val="00E03B4D"/>
    <w:rsid w:val="00E04099"/>
    <w:rsid w:val="00E040FF"/>
    <w:rsid w:val="00E068A4"/>
    <w:rsid w:val="00E068F7"/>
    <w:rsid w:val="00E0726A"/>
    <w:rsid w:val="00E104D0"/>
    <w:rsid w:val="00E1228D"/>
    <w:rsid w:val="00E12535"/>
    <w:rsid w:val="00E13665"/>
    <w:rsid w:val="00E13A41"/>
    <w:rsid w:val="00E14402"/>
    <w:rsid w:val="00E14CCB"/>
    <w:rsid w:val="00E165AB"/>
    <w:rsid w:val="00E1685F"/>
    <w:rsid w:val="00E17079"/>
    <w:rsid w:val="00E178F8"/>
    <w:rsid w:val="00E232AA"/>
    <w:rsid w:val="00E23BBF"/>
    <w:rsid w:val="00E23F51"/>
    <w:rsid w:val="00E2424C"/>
    <w:rsid w:val="00E24C13"/>
    <w:rsid w:val="00E25A25"/>
    <w:rsid w:val="00E26211"/>
    <w:rsid w:val="00E2639C"/>
    <w:rsid w:val="00E26CD1"/>
    <w:rsid w:val="00E27986"/>
    <w:rsid w:val="00E312F2"/>
    <w:rsid w:val="00E31800"/>
    <w:rsid w:val="00E31A3C"/>
    <w:rsid w:val="00E31E2D"/>
    <w:rsid w:val="00E33299"/>
    <w:rsid w:val="00E348DE"/>
    <w:rsid w:val="00E43398"/>
    <w:rsid w:val="00E4470C"/>
    <w:rsid w:val="00E448E3"/>
    <w:rsid w:val="00E4509A"/>
    <w:rsid w:val="00E45150"/>
    <w:rsid w:val="00E45647"/>
    <w:rsid w:val="00E5129E"/>
    <w:rsid w:val="00E52281"/>
    <w:rsid w:val="00E523A6"/>
    <w:rsid w:val="00E531C4"/>
    <w:rsid w:val="00E549E9"/>
    <w:rsid w:val="00E54BF3"/>
    <w:rsid w:val="00E56FAC"/>
    <w:rsid w:val="00E57020"/>
    <w:rsid w:val="00E57A4D"/>
    <w:rsid w:val="00E57FF2"/>
    <w:rsid w:val="00E61154"/>
    <w:rsid w:val="00E617B5"/>
    <w:rsid w:val="00E62A84"/>
    <w:rsid w:val="00E63119"/>
    <w:rsid w:val="00E6470D"/>
    <w:rsid w:val="00E6479A"/>
    <w:rsid w:val="00E64B80"/>
    <w:rsid w:val="00E65D92"/>
    <w:rsid w:val="00E660C7"/>
    <w:rsid w:val="00E67BF8"/>
    <w:rsid w:val="00E70DC6"/>
    <w:rsid w:val="00E74706"/>
    <w:rsid w:val="00E74D14"/>
    <w:rsid w:val="00E7505D"/>
    <w:rsid w:val="00E750F2"/>
    <w:rsid w:val="00E7592F"/>
    <w:rsid w:val="00E76641"/>
    <w:rsid w:val="00E76CAC"/>
    <w:rsid w:val="00E80244"/>
    <w:rsid w:val="00E809D4"/>
    <w:rsid w:val="00E811F0"/>
    <w:rsid w:val="00E822FE"/>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6F5F"/>
    <w:rsid w:val="00EC0E62"/>
    <w:rsid w:val="00EC2786"/>
    <w:rsid w:val="00EC5079"/>
    <w:rsid w:val="00EC568E"/>
    <w:rsid w:val="00EC77A5"/>
    <w:rsid w:val="00ED0E90"/>
    <w:rsid w:val="00ED114B"/>
    <w:rsid w:val="00ED25E3"/>
    <w:rsid w:val="00ED5E18"/>
    <w:rsid w:val="00ED6165"/>
    <w:rsid w:val="00ED6EFB"/>
    <w:rsid w:val="00ED7655"/>
    <w:rsid w:val="00ED7D7C"/>
    <w:rsid w:val="00ED7FFE"/>
    <w:rsid w:val="00EE0620"/>
    <w:rsid w:val="00EE08BF"/>
    <w:rsid w:val="00EE14E2"/>
    <w:rsid w:val="00EE4476"/>
    <w:rsid w:val="00EF0197"/>
    <w:rsid w:val="00EF01D6"/>
    <w:rsid w:val="00EF0DE6"/>
    <w:rsid w:val="00EF2B07"/>
    <w:rsid w:val="00EF39DB"/>
    <w:rsid w:val="00EF3DEE"/>
    <w:rsid w:val="00EF7740"/>
    <w:rsid w:val="00F01E7A"/>
    <w:rsid w:val="00F02383"/>
    <w:rsid w:val="00F05D42"/>
    <w:rsid w:val="00F07BFD"/>
    <w:rsid w:val="00F111EE"/>
    <w:rsid w:val="00F11C7F"/>
    <w:rsid w:val="00F130C3"/>
    <w:rsid w:val="00F135FF"/>
    <w:rsid w:val="00F1548D"/>
    <w:rsid w:val="00F15AFF"/>
    <w:rsid w:val="00F164D6"/>
    <w:rsid w:val="00F16994"/>
    <w:rsid w:val="00F17792"/>
    <w:rsid w:val="00F204E0"/>
    <w:rsid w:val="00F23893"/>
    <w:rsid w:val="00F24309"/>
    <w:rsid w:val="00F24AB2"/>
    <w:rsid w:val="00F26DDC"/>
    <w:rsid w:val="00F26FE2"/>
    <w:rsid w:val="00F27226"/>
    <w:rsid w:val="00F27838"/>
    <w:rsid w:val="00F337D1"/>
    <w:rsid w:val="00F3478D"/>
    <w:rsid w:val="00F42A1A"/>
    <w:rsid w:val="00F430D1"/>
    <w:rsid w:val="00F43446"/>
    <w:rsid w:val="00F43B2E"/>
    <w:rsid w:val="00F453AE"/>
    <w:rsid w:val="00F47A11"/>
    <w:rsid w:val="00F51A29"/>
    <w:rsid w:val="00F531B7"/>
    <w:rsid w:val="00F53575"/>
    <w:rsid w:val="00F54195"/>
    <w:rsid w:val="00F544C6"/>
    <w:rsid w:val="00F56D8C"/>
    <w:rsid w:val="00F56F5E"/>
    <w:rsid w:val="00F57921"/>
    <w:rsid w:val="00F57B97"/>
    <w:rsid w:val="00F62F7D"/>
    <w:rsid w:val="00F6419F"/>
    <w:rsid w:val="00F64674"/>
    <w:rsid w:val="00F64C76"/>
    <w:rsid w:val="00F65DE9"/>
    <w:rsid w:val="00F6610B"/>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6523"/>
    <w:rsid w:val="00F8785E"/>
    <w:rsid w:val="00F87E01"/>
    <w:rsid w:val="00F90948"/>
    <w:rsid w:val="00F90A71"/>
    <w:rsid w:val="00F929B1"/>
    <w:rsid w:val="00F92EC7"/>
    <w:rsid w:val="00F9381C"/>
    <w:rsid w:val="00F95EC9"/>
    <w:rsid w:val="00F97D83"/>
    <w:rsid w:val="00FA0E47"/>
    <w:rsid w:val="00FA29D5"/>
    <w:rsid w:val="00FA60C6"/>
    <w:rsid w:val="00FA6F08"/>
    <w:rsid w:val="00FA70C9"/>
    <w:rsid w:val="00FA737C"/>
    <w:rsid w:val="00FA76F7"/>
    <w:rsid w:val="00FA796C"/>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6347"/>
    <w:rsid w:val="00FD6DC4"/>
    <w:rsid w:val="00FD7C92"/>
    <w:rsid w:val="00FE0F99"/>
    <w:rsid w:val="00FE1B98"/>
    <w:rsid w:val="00FE1C2C"/>
    <w:rsid w:val="00FE1D21"/>
    <w:rsid w:val="00FE4943"/>
    <w:rsid w:val="00FE5EF1"/>
    <w:rsid w:val="00FE6C6C"/>
    <w:rsid w:val="00FE7577"/>
    <w:rsid w:val="00FF0768"/>
    <w:rsid w:val="00FF15FA"/>
    <w:rsid w:val="00FF1B47"/>
    <w:rsid w:val="00FF438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rsid w:val="00C20D7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3">
    <w:name w:val="line number"/>
    <w:basedOn w:val="a0"/>
    <w:uiPriority w:val="99"/>
    <w:semiHidden/>
    <w:unhideWhenUsed/>
    <w:rsid w:val="00301047"/>
  </w:style>
  <w:style w:type="paragraph" w:styleId="af4">
    <w:name w:val="Revision"/>
    <w:hidden/>
    <w:uiPriority w:val="99"/>
    <w:semiHidden/>
    <w:rsid w:val="00A863CD"/>
    <w:pPr>
      <w:spacing w:after="0" w:line="240" w:lineRule="auto"/>
      <w:jc w:val="left"/>
    </w:pPr>
  </w:style>
</w:styles>
</file>

<file path=word/webSettings.xml><?xml version="1.0" encoding="utf-8"?>
<w:webSettings xmlns:r="http://schemas.openxmlformats.org/officeDocument/2006/relationships" xmlns:w="http://schemas.openxmlformats.org/wordprocessingml/2006/main">
  <w:divs>
    <w:div w:id="73937784">
      <w:bodyDiv w:val="1"/>
      <w:marLeft w:val="0"/>
      <w:marRight w:val="0"/>
      <w:marTop w:val="0"/>
      <w:marBottom w:val="0"/>
      <w:divBdr>
        <w:top w:val="none" w:sz="0" w:space="0" w:color="auto"/>
        <w:left w:val="none" w:sz="0" w:space="0" w:color="auto"/>
        <w:bottom w:val="none" w:sz="0" w:space="0" w:color="auto"/>
        <w:right w:val="none" w:sz="0" w:space="0" w:color="auto"/>
      </w:divBdr>
    </w:div>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207038015">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651835481">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7297266-9F2E-40AA-A181-8A7CFA63E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5</TotalTime>
  <Pages>44</Pages>
  <Words>15094</Words>
  <Characters>86040</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009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942</cp:revision>
  <dcterms:created xsi:type="dcterms:W3CDTF">2020-10-12T14:12:00Z</dcterms:created>
  <dcterms:modified xsi:type="dcterms:W3CDTF">2021-09-07T04:14:00Z</dcterms:modified>
</cp:coreProperties>
</file>